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8472D0" w14:textId="6F35E6A2" w:rsidR="00851E76" w:rsidRPr="0014050F" w:rsidRDefault="00493C01" w:rsidP="00493C01">
      <w:pPr>
        <w:rPr>
          <w:b/>
          <w:sz w:val="44"/>
          <w:szCs w:val="44"/>
        </w:rPr>
      </w:pPr>
      <w:r>
        <w:rPr>
          <w:b/>
          <w:sz w:val="44"/>
          <w:szCs w:val="44"/>
        </w:rPr>
        <w:t xml:space="preserve">The </w:t>
      </w:r>
      <w:r w:rsidR="00B850F0">
        <w:rPr>
          <w:b/>
          <w:sz w:val="44"/>
          <w:szCs w:val="44"/>
        </w:rPr>
        <w:t xml:space="preserve">Dynamic </w:t>
      </w:r>
      <w:r>
        <w:rPr>
          <w:b/>
          <w:sz w:val="44"/>
          <w:szCs w:val="44"/>
        </w:rPr>
        <w:t>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w:t>
      </w:r>
      <w:r w:rsidR="00B8189A">
        <w:rPr>
          <w:b/>
          <w:sz w:val="44"/>
          <w:szCs w:val="44"/>
        </w:rPr>
        <w:t>parameter values</w:t>
      </w:r>
      <w:r w:rsidRPr="0014050F">
        <w:rPr>
          <w:b/>
          <w:sz w:val="44"/>
          <w:szCs w:val="44"/>
        </w:rPr>
        <w:t xml:space="preserve"> governing populations</w:t>
      </w:r>
    </w:p>
    <w:p w14:paraId="6905316B" w14:textId="318082AB" w:rsidR="00493C01" w:rsidRDefault="00851E76" w:rsidP="00493C01">
      <w:r>
        <w:t>Short title:</w:t>
      </w:r>
      <w:r w:rsidRPr="00851E76">
        <w:t xml:space="preserve"> </w:t>
      </w:r>
      <w:r w:rsidR="00D84C75">
        <w:t>Dynamic</w:t>
      </w:r>
      <w:r w:rsidR="00D84C75" w:rsidRPr="00851E76">
        <w:t xml:space="preserve"> </w:t>
      </w:r>
      <w:r w:rsidRPr="00851E76">
        <w:t>Shift Detector: a</w:t>
      </w:r>
      <w:r w:rsidR="009A52BF">
        <w:t>n algorithm</w:t>
      </w:r>
      <w:r w:rsidRPr="00851E76">
        <w:t xml:space="preserve"> to identify </w:t>
      </w:r>
      <w:r w:rsidR="00F062E0">
        <w:t xml:space="preserve">population </w:t>
      </w:r>
      <w:r w:rsidRPr="00851E76">
        <w:t xml:space="preserve">changes </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0F06CE9A" w:rsidR="00493C01" w:rsidRDefault="00493C01" w:rsidP="00493C01">
      <w:r>
        <w:t>1 Department of Biological Sciences</w:t>
      </w:r>
      <w:r w:rsidR="00237880">
        <w:t xml:space="preserve"> and Environmental Science and Design Research initiative, </w:t>
      </w:r>
      <w:r>
        <w:t xml:space="preserve">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Pr="00E47472" w:rsidRDefault="00493C01" w:rsidP="00493C01">
      <w:pPr>
        <w:rPr>
          <w:b/>
          <w:sz w:val="28"/>
          <w:szCs w:val="28"/>
        </w:rPr>
      </w:pPr>
      <w:r w:rsidRPr="00E47472">
        <w:rPr>
          <w:b/>
          <w:sz w:val="28"/>
          <w:szCs w:val="28"/>
        </w:rPr>
        <w:lastRenderedPageBreak/>
        <w:t xml:space="preserve">Abstract </w:t>
      </w:r>
    </w:p>
    <w:p w14:paraId="26005E75" w14:textId="50E3DC1B"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s</w:t>
      </w:r>
      <w:r w:rsidR="0080743E">
        <w:t xml:space="preserve"> though changes in parameter values</w:t>
      </w:r>
      <w:r w:rsidRPr="0014050F">
        <w:t xml:space="preserve">. </w:t>
      </w:r>
      <w:r>
        <w:t>Yet, p</w:t>
      </w:r>
      <w:r w:rsidRPr="0014050F">
        <w:t xml:space="preserve">inpointing when </w:t>
      </w:r>
      <w:r w:rsidR="0080743E">
        <w:t>such</w:t>
      </w:r>
      <w:r w:rsidR="0080743E" w:rsidRPr="0014050F">
        <w:t xml:space="preserve"> </w:t>
      </w:r>
      <w:r w:rsidRPr="0014050F">
        <w:t xml:space="preserve">changes occur in naturally fluctuating populations </w:t>
      </w:r>
      <w:r>
        <w:t>is difficult</w:t>
      </w:r>
      <w:r w:rsidRPr="0014050F">
        <w:t xml:space="preserve">. </w:t>
      </w:r>
      <w:r>
        <w:t>A</w:t>
      </w:r>
      <w:r w:rsidRPr="0014050F">
        <w:t xml:space="preserve">n </w:t>
      </w:r>
      <w:r w:rsidR="00015144" w:rsidRPr="0014050F">
        <w:t>a</w:t>
      </w:r>
      <w:r w:rsidR="00015144">
        <w:t>lgorithmic</w:t>
      </w:r>
      <w:r w:rsidR="00015144" w:rsidRPr="0014050F">
        <w:t xml:space="preserve"> </w:t>
      </w:r>
      <w:r w:rsidR="001D05DA" w:rsidRPr="0014050F">
        <w:t>approach that</w:t>
      </w:r>
      <w:r w:rsidRPr="0014050F">
        <w:t xml:space="preserve"> </w:t>
      </w:r>
      <w:r>
        <w:t>can</w:t>
      </w:r>
      <w:r w:rsidRPr="0014050F">
        <w:t xml:space="preserve"> identif</w:t>
      </w:r>
      <w:r>
        <w:t>y the</w:t>
      </w:r>
      <w:r w:rsidRPr="0014050F">
        <w:t xml:space="preserve"> timing and magnitude of </w:t>
      </w:r>
      <w:r w:rsidR="0080743E">
        <w:t>parameter</w:t>
      </w:r>
      <w:r w:rsidR="0080743E" w:rsidRPr="0014050F">
        <w:t xml:space="preserve"> </w:t>
      </w:r>
      <w:r>
        <w:t>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51F81B0A" w:rsidR="00493C01" w:rsidRPr="0014050F" w:rsidRDefault="009A52BF" w:rsidP="00493C01">
      <w:r>
        <w:t>The</w:t>
      </w:r>
      <w:r w:rsidR="00493C01" w:rsidRPr="0014050F">
        <w:t xml:space="preserve"> “</w:t>
      </w:r>
      <w:r w:rsidR="00B850F0">
        <w:t>Dynamic</w:t>
      </w:r>
      <w:r w:rsidR="00B850F0" w:rsidRPr="0014050F">
        <w:t xml:space="preserve"> </w:t>
      </w:r>
      <w:r w:rsidR="00493C01" w:rsidRPr="0014050F">
        <w:t>Shift Detector”</w:t>
      </w:r>
      <w:r>
        <w:t xml:space="preserve"> is a</w:t>
      </w:r>
      <w:r w:rsidR="00F63325">
        <w:t>n</w:t>
      </w:r>
      <w:r>
        <w:t xml:space="preserve"> </w:t>
      </w:r>
      <w:r w:rsidR="00997D87">
        <w:t xml:space="preserve">algorithm </w:t>
      </w:r>
      <w:r>
        <w:t>to</w:t>
      </w:r>
      <w:r w:rsidR="00493C01" w:rsidRPr="0014050F">
        <w:t xml:space="preserve"> </w:t>
      </w:r>
      <w:r w:rsidR="00FA21FA">
        <w:t xml:space="preserve">identify </w:t>
      </w:r>
      <w:r w:rsidR="00A366AF">
        <w:t>changes</w:t>
      </w:r>
      <w:r w:rsidR="00686F95">
        <w:t xml:space="preserve"> in</w:t>
      </w:r>
      <w:r w:rsidR="00E82218">
        <w:t xml:space="preserve"> parameter</w:t>
      </w:r>
      <w:r w:rsidR="0042715D">
        <w:t xml:space="preserve"> value</w:t>
      </w:r>
      <w:r w:rsidR="00E82218">
        <w:t>s</w:t>
      </w:r>
      <w:r w:rsidR="00686F95" w:rsidRPr="0014050F">
        <w:t xml:space="preserve"> </w:t>
      </w:r>
      <w:r w:rsidR="00493C01">
        <w:t xml:space="preserve">governing </w:t>
      </w:r>
      <w:r w:rsidR="00E82218">
        <w:t xml:space="preserve">temporal </w:t>
      </w:r>
      <w:r w:rsidR="00493C01">
        <w:t>fluctuations</w:t>
      </w:r>
      <w:r w:rsidR="00493C01" w:rsidRPr="0014050F">
        <w:t xml:space="preserve"> </w:t>
      </w:r>
      <w:r>
        <w:t xml:space="preserve">in </w:t>
      </w:r>
      <w:r w:rsidR="00493C01" w:rsidRPr="0014050F">
        <w:t>population</w:t>
      </w:r>
      <w:r w:rsidR="0042715D">
        <w:t>s</w:t>
      </w:r>
      <w:r w:rsidR="0025408B">
        <w:t xml:space="preserve"> with nonlinear dynamics</w:t>
      </w:r>
      <w:r w:rsidR="00493C01" w:rsidRPr="0014050F">
        <w:t>. Th</w:t>
      </w:r>
      <w:r w:rsidR="00493C01">
        <w:t>e</w:t>
      </w:r>
      <w:r w:rsidR="00493C01" w:rsidRPr="0014050F">
        <w:t xml:space="preserve"> </w:t>
      </w:r>
      <w:r w:rsidR="00997D87">
        <w:t>algorithm</w:t>
      </w:r>
      <w:r w:rsidR="00F63325">
        <w:t xml:space="preserve"> </w:t>
      </w:r>
      <w:r w:rsidR="00493C01" w:rsidRPr="0014050F">
        <w:t>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w:t>
      </w:r>
      <w:r w:rsidR="00AF0366" w:rsidRPr="0014050F">
        <w:t xml:space="preserve"> </w:t>
      </w:r>
      <w:r w:rsidR="00493C01" w:rsidRPr="0014050F">
        <w:t>break point combination</w:t>
      </w:r>
      <w:r w:rsidR="00EC7CC2">
        <w:t>s</w:t>
      </w:r>
      <w:r w:rsidR="00493C01" w:rsidRPr="0014050F">
        <w:t xml:space="preserve"> using model </w:t>
      </w:r>
      <w:r w:rsidR="00913421" w:rsidRPr="0014050F">
        <w:t>selection</w:t>
      </w:r>
      <w:r w:rsidR="008C63B2">
        <w:t xml:space="preserve">, </w:t>
      </w:r>
      <w:r w:rsidR="00FA21FA">
        <w:t>assign</w:t>
      </w:r>
      <w:r w:rsidR="008C63B2">
        <w:t>ing</w:t>
      </w:r>
      <w:r w:rsidR="00FA21FA">
        <w:t xml:space="preserve"> a</w:t>
      </w:r>
      <w:r w:rsidR="00DA72A4">
        <w:t xml:space="preserve"> relative weight </w:t>
      </w:r>
      <w:r w:rsidR="00F30562">
        <w:t xml:space="preserve">to </w:t>
      </w:r>
      <w:r w:rsidR="00DA72A4">
        <w:t>each break</w:t>
      </w:r>
      <w:r w:rsidR="00493C01" w:rsidRPr="0014050F">
        <w:t xml:space="preserve">. </w:t>
      </w:r>
      <w:r w:rsidR="007F377A">
        <w:t xml:space="preserve">We </w:t>
      </w:r>
      <w:r w:rsidR="005907DA">
        <w:t xml:space="preserve">examined the performance of the </w:t>
      </w:r>
      <w:r w:rsidR="00A21FD1">
        <w:t xml:space="preserve">Dynamic </w:t>
      </w:r>
      <w:r w:rsidR="005907DA">
        <w:t>Shift Detector with simulations</w:t>
      </w:r>
      <w:r w:rsidR="00493C01" w:rsidRPr="0014050F">
        <w:t xml:space="preserve"> and </w:t>
      </w:r>
      <w:r w:rsidR="0024464F">
        <w:t xml:space="preserve">two </w:t>
      </w:r>
      <w:r w:rsidR="00493C01" w:rsidRPr="0014050F">
        <w:t>case studies</w:t>
      </w:r>
      <w:r w:rsidR="0024464F">
        <w:t>.</w:t>
      </w:r>
      <w:r>
        <w:t xml:space="preserve"> </w:t>
      </w:r>
      <w:r w:rsidR="0084777E">
        <w:t>U</w:t>
      </w:r>
      <w:r w:rsidR="00493C01" w:rsidRPr="0014050F">
        <w:t xml:space="preserve">nder low </w:t>
      </w:r>
      <w:r w:rsidR="00F40045">
        <w:t xml:space="preserve">environmental/sampling </w:t>
      </w:r>
      <w:r w:rsidR="00BB5C7E">
        <w:t>noise</w:t>
      </w:r>
      <w:r w:rsidR="00493C01" w:rsidRPr="0014050F">
        <w:t xml:space="preserve">, the </w:t>
      </w:r>
      <w:r w:rsidR="00DA72A4">
        <w:t xml:space="preserve">break point sets selected by the </w:t>
      </w:r>
      <w:r w:rsidR="00B850F0">
        <w:t>Dynamic</w:t>
      </w:r>
      <w:r w:rsidR="00FA21FA" w:rsidRPr="0014050F">
        <w:t xml:space="preserv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B1763E">
        <w:t xml:space="preserve">with weights averaging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rsidR="00997D87">
        <w:t>algorithm</w:t>
      </w:r>
      <w:r w:rsidR="00997D87" w:rsidRPr="0014050F">
        <w:t xml:space="preserve"> </w:t>
      </w:r>
      <w:r w:rsidR="00493C01" w:rsidRPr="0014050F">
        <w:t>identified shifts in population cycling associated with</w:t>
      </w:r>
      <w:r w:rsidR="00493C01">
        <w:t xml:space="preserve"> variation</w:t>
      </w:r>
      <w:r w:rsidR="00011F4A">
        <w:t>s</w:t>
      </w:r>
      <w:r w:rsidR="00493C01">
        <w:t xml:space="preserve">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for the</w:t>
      </w:r>
      <w:r w:rsidR="005359A1">
        <w:t xml:space="preserve"> conservation</w:t>
      </w:r>
      <w:r w:rsidR="009A0B2F">
        <w:t xml:space="preserve"> </w:t>
      </w:r>
      <w:r w:rsidR="00011F4A">
        <w:t>case stud</w:t>
      </w:r>
      <w:r w:rsidR="005359A1">
        <w:t>y</w:t>
      </w:r>
      <w:r w:rsidR="00011F4A">
        <w:t xml:space="preserve"> highlight a </w:t>
      </w:r>
      <w:r w:rsidR="0024464F">
        <w:t xml:space="preserve">decline process </w:t>
      </w:r>
      <w:r w:rsidR="00F42619">
        <w:t xml:space="preserve">that </w:t>
      </w:r>
      <w:r w:rsidR="005359A1">
        <w:t xml:space="preserve">generally </w:t>
      </w:r>
      <w:r w:rsidR="00B35270">
        <w:t xml:space="preserve">coincided with </w:t>
      </w:r>
      <w:r w:rsidR="00E06798">
        <w:t xml:space="preserve">changing </w:t>
      </w:r>
      <w:r w:rsidR="00B35270">
        <w:t>management practices affecting the availability of hos</w:t>
      </w:r>
      <w:r w:rsidR="0024464F">
        <w:t>tplant</w:t>
      </w:r>
      <w:r w:rsidR="00DA53C1">
        <w:t xml:space="preserve"> resources</w:t>
      </w:r>
      <w:r w:rsidR="00B35270">
        <w:t xml:space="preserve">. </w:t>
      </w:r>
    </w:p>
    <w:p w14:paraId="267DAE0E" w14:textId="48B57BCF" w:rsidR="00493C01" w:rsidRDefault="00493C01" w:rsidP="00493C01">
      <w:r w:rsidRPr="0014050F">
        <w:t xml:space="preserve">When interpreted in the context of species biology, the </w:t>
      </w:r>
      <w:r w:rsidR="00676429">
        <w:t>Dynamic Shift Detector</w:t>
      </w:r>
      <w:r w:rsidR="00FF2CD6">
        <w:t xml:space="preserve"> </w:t>
      </w:r>
      <w:r w:rsidR="00F63325">
        <w:t xml:space="preserve">algorithm </w:t>
      </w:r>
      <w:r w:rsidR="0024464F">
        <w:t>can</w:t>
      </w:r>
      <w:r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Pr="0014050F">
        <w:t>species</w:t>
      </w:r>
      <w:r>
        <w:t>’</w:t>
      </w:r>
      <w:r w:rsidRPr="0014050F">
        <w:t xml:space="preserve"> dynamics. In an era of rapid global change, </w:t>
      </w:r>
      <w:r w:rsidR="009A0B2F">
        <w:t>such</w:t>
      </w:r>
      <w:r w:rsidRPr="0014050F">
        <w:t xml:space="preserve"> tools </w:t>
      </w:r>
      <w:r w:rsidR="009A0B2F">
        <w:t>can</w:t>
      </w:r>
      <w:r w:rsidR="002C017B">
        <w:t xml:space="preserve"> provide </w:t>
      </w:r>
      <w:r w:rsidR="00676429">
        <w:t xml:space="preserve">key insights into the </w:t>
      </w:r>
      <w:r w:rsidR="009A0B2F">
        <w:t xml:space="preserve">conditions under which </w:t>
      </w:r>
      <w:r w:rsidR="002C017B">
        <w:t xml:space="preserve">population </w:t>
      </w:r>
      <w:r w:rsidR="00C61E8D">
        <w:t>parameters</w:t>
      </w:r>
      <w:r w:rsidR="00676429">
        <w:t>, and their corresponding dynamics,</w:t>
      </w:r>
      <w:r w:rsidR="00FB7E03">
        <w:t xml:space="preserve"> c</w:t>
      </w:r>
      <w:r w:rsidR="00C61E8D">
        <w:t>an shift</w:t>
      </w:r>
      <w:r w:rsidRPr="0014050F">
        <w:t>.</w:t>
      </w:r>
    </w:p>
    <w:p w14:paraId="45698410" w14:textId="1E9BC62E" w:rsidR="00CC5C18" w:rsidRPr="00E47472" w:rsidRDefault="00CC5C18" w:rsidP="00493C01">
      <w:pPr>
        <w:rPr>
          <w:rFonts w:cstheme="minorHAnsi"/>
          <w:b/>
          <w:sz w:val="28"/>
          <w:szCs w:val="28"/>
        </w:rPr>
      </w:pPr>
      <w:r w:rsidRPr="00E47472">
        <w:rPr>
          <w:rFonts w:cstheme="minorHAnsi"/>
          <w:b/>
          <w:sz w:val="28"/>
          <w:szCs w:val="28"/>
        </w:rPr>
        <w:t>Author Summary</w:t>
      </w:r>
    </w:p>
    <w:p w14:paraId="590E8C54" w14:textId="68C563A8" w:rsidR="00CC5C18" w:rsidRPr="00C1333E" w:rsidRDefault="00CC5C18" w:rsidP="00493C01">
      <w:pPr>
        <w:rPr>
          <w:rFonts w:cstheme="minorHAnsi"/>
        </w:rPr>
      </w:pPr>
      <w:r w:rsidRPr="00C1333E">
        <w:rPr>
          <w:rFonts w:cstheme="minorHAnsi"/>
        </w:rPr>
        <w:t xml:space="preserve">Populations naturally fluctuate </w:t>
      </w:r>
      <w:r w:rsidR="009B653D">
        <w:rPr>
          <w:rFonts w:cstheme="minorHAnsi"/>
        </w:rPr>
        <w:t>in abundance</w:t>
      </w:r>
      <w:r w:rsidRPr="00C1333E">
        <w:rPr>
          <w:rFonts w:cstheme="minorHAnsi"/>
        </w:rPr>
        <w:t xml:space="preserv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w:t>
      </w:r>
      <w:r w:rsidR="00F663A6">
        <w:rPr>
          <w:rFonts w:cstheme="minorHAnsi"/>
        </w:rPr>
        <w:t>For these reasons, p</w:t>
      </w:r>
      <w:r w:rsidRPr="00C1333E">
        <w:rPr>
          <w:rFonts w:cstheme="minorHAnsi"/>
        </w:rPr>
        <w:t xml:space="preserve">inpointing when changes </w:t>
      </w:r>
      <w:r w:rsidR="00F13755">
        <w:rPr>
          <w:rFonts w:cstheme="minorHAnsi"/>
        </w:rPr>
        <w:t xml:space="preserve">in </w:t>
      </w:r>
      <w:r w:rsidR="00CA4FC2">
        <w:rPr>
          <w:rFonts w:cstheme="minorHAnsi"/>
        </w:rPr>
        <w:t>population</w:t>
      </w:r>
      <w:r w:rsidR="00635211">
        <w:rPr>
          <w:rFonts w:cstheme="minorHAnsi"/>
        </w:rPr>
        <w:t>s</w:t>
      </w:r>
      <w:r w:rsidR="00CA4FC2">
        <w:rPr>
          <w:rFonts w:cstheme="minorHAnsi"/>
        </w:rPr>
        <w:t xml:space="preserve"> </w:t>
      </w:r>
      <w:r w:rsidRPr="00C1333E">
        <w:rPr>
          <w:rFonts w:cstheme="minorHAnsi"/>
        </w:rPr>
        <w:t>occur is difficult</w:t>
      </w:r>
      <w:r w:rsidR="00C1333E" w:rsidRPr="00C1333E">
        <w:rPr>
          <w:rFonts w:cstheme="minorHAnsi"/>
        </w:rPr>
        <w:t xml:space="preserve">. </w:t>
      </w:r>
      <w:r w:rsidRPr="00C1333E">
        <w:rPr>
          <w:rFonts w:cstheme="minorHAnsi"/>
          <w:shd w:val="clear" w:color="auto" w:fill="FFFFFF"/>
        </w:rPr>
        <w:t xml:space="preserve">In this </w:t>
      </w:r>
      <w:r w:rsidR="0084777E">
        <w:rPr>
          <w:rFonts w:cstheme="minorHAnsi"/>
          <w:shd w:val="clear" w:color="auto" w:fill="FFFFFF"/>
        </w:rPr>
        <w:t>study</w:t>
      </w:r>
      <w:r w:rsidRPr="00C1333E">
        <w:rPr>
          <w:rFonts w:cstheme="minorHAnsi"/>
          <w:shd w:val="clear" w:color="auto" w:fill="FFFFFF"/>
        </w:rPr>
        <w:t xml:space="preserve">, we develop a novel break-point analysis tool for population time series data. </w:t>
      </w:r>
      <w:r w:rsidR="007B52FF">
        <w:rPr>
          <w:rFonts w:cstheme="minorHAnsi"/>
          <w:shd w:val="clear" w:color="auto" w:fill="FFFFFF"/>
        </w:rPr>
        <w:t xml:space="preserve">Using a </w:t>
      </w:r>
      <w:r w:rsidR="00C1333E" w:rsidRPr="00C1333E">
        <w:rPr>
          <w:rFonts w:cstheme="minorHAnsi"/>
          <w:shd w:val="clear" w:color="auto" w:fill="FFFFFF"/>
        </w:rPr>
        <w:t xml:space="preserve">density </w:t>
      </w:r>
      <w:r w:rsidR="00055A15" w:rsidRPr="00C1333E">
        <w:rPr>
          <w:rFonts w:cstheme="minorHAnsi"/>
          <w:shd w:val="clear" w:color="auto" w:fill="FFFFFF"/>
        </w:rPr>
        <w:t>dependent</w:t>
      </w:r>
      <w:r w:rsidR="00C1333E" w:rsidRPr="00C1333E">
        <w:rPr>
          <w:rFonts w:cstheme="minorHAnsi"/>
          <w:shd w:val="clear" w:color="auto" w:fill="FFFFFF"/>
        </w:rPr>
        <w:t xml:space="preserve"> model</w:t>
      </w:r>
      <w:r w:rsidR="00B850F0">
        <w:rPr>
          <w:rFonts w:cstheme="minorHAnsi"/>
          <w:shd w:val="clear" w:color="auto" w:fill="FFFFFF"/>
        </w:rPr>
        <w:t xml:space="preserve"> to </w:t>
      </w:r>
      <w:r w:rsidR="007B52FF">
        <w:rPr>
          <w:rFonts w:cstheme="minorHAnsi"/>
          <w:shd w:val="clear" w:color="auto" w:fill="FFFFFF"/>
        </w:rPr>
        <w:t>describe a population’s</w:t>
      </w:r>
      <w:r w:rsidRPr="00C1333E">
        <w:rPr>
          <w:rFonts w:cstheme="minorHAnsi"/>
          <w:shd w:val="clear" w:color="auto" w:fill="FFFFFF"/>
        </w:rPr>
        <w:t xml:space="preserve"> </w:t>
      </w:r>
      <w:r w:rsidR="00555A25">
        <w:rPr>
          <w:rFonts w:cstheme="minorHAnsi"/>
          <w:shd w:val="clear" w:color="auto" w:fill="FFFFFF"/>
        </w:rPr>
        <w:t xml:space="preserve">underlying </w:t>
      </w:r>
      <w:r w:rsidRPr="00C1333E">
        <w:rPr>
          <w:rFonts w:cstheme="minorHAnsi"/>
          <w:shd w:val="clear" w:color="auto" w:fill="FFFFFF"/>
        </w:rPr>
        <w:t xml:space="preserve">dynamic </w:t>
      </w:r>
      <w:r w:rsidR="00B850F0">
        <w:rPr>
          <w:rFonts w:cstheme="minorHAnsi"/>
          <w:shd w:val="clear" w:color="auto" w:fill="FFFFFF"/>
        </w:rPr>
        <w:t>process</w:t>
      </w:r>
      <w:r w:rsidRPr="00C1333E">
        <w:rPr>
          <w:rFonts w:cstheme="minorHAnsi"/>
          <w:shd w:val="clear" w:color="auto" w:fill="FFFFFF"/>
        </w:rPr>
        <w:t xml:space="preserve">, </w:t>
      </w:r>
      <w:r w:rsidR="006E4416">
        <w:rPr>
          <w:rFonts w:cstheme="minorHAnsi"/>
          <w:shd w:val="clear" w:color="auto" w:fill="FFFFFF"/>
        </w:rPr>
        <w:t xml:space="preserve">our </w:t>
      </w:r>
      <w:r w:rsidR="007B52FF">
        <w:rPr>
          <w:rFonts w:cstheme="minorHAnsi"/>
          <w:shd w:val="clear" w:color="auto" w:fill="FFFFFF"/>
        </w:rPr>
        <w:t xml:space="preserve">tool </w:t>
      </w:r>
      <w:r w:rsidRPr="00C1333E">
        <w:rPr>
          <w:rFonts w:cstheme="minorHAnsi"/>
          <w:shd w:val="clear" w:color="auto" w:fill="FFFFFF"/>
        </w:rPr>
        <w:t xml:space="preserve">iterates through all </w:t>
      </w:r>
      <w:r w:rsidR="00B850F0">
        <w:rPr>
          <w:rFonts w:cstheme="minorHAnsi"/>
          <w:shd w:val="clear" w:color="auto" w:fill="FFFFFF"/>
        </w:rPr>
        <w:t xml:space="preserve">possible </w:t>
      </w:r>
      <w:r w:rsidRPr="00C1333E">
        <w:rPr>
          <w:rFonts w:cstheme="minorHAnsi"/>
          <w:shd w:val="clear" w:color="auto" w:fill="FFFFFF"/>
        </w:rPr>
        <w:t>break point combinations</w:t>
      </w:r>
      <w:r w:rsidR="00A06148">
        <w:rPr>
          <w:rFonts w:cstheme="minorHAnsi"/>
          <w:shd w:val="clear" w:color="auto" w:fill="FFFFFF"/>
        </w:rPr>
        <w:t xml:space="preserve"> (</w:t>
      </w:r>
      <w:r w:rsidR="00E06288">
        <w:rPr>
          <w:rFonts w:cstheme="minorHAnsi"/>
          <w:shd w:val="clear" w:color="auto" w:fill="FFFFFF"/>
        </w:rPr>
        <w:t>i.e</w:t>
      </w:r>
      <w:r w:rsidR="00A06148">
        <w:rPr>
          <w:rFonts w:cstheme="minorHAnsi"/>
          <w:shd w:val="clear" w:color="auto" w:fill="FFFFFF"/>
        </w:rPr>
        <w:t xml:space="preserve">., abrupt changes in parameter values) </w:t>
      </w:r>
      <w:r w:rsidRPr="00C1333E">
        <w:rPr>
          <w:rFonts w:cstheme="minorHAnsi"/>
          <w:shd w:val="clear" w:color="auto" w:fill="FFFFFF"/>
        </w:rPr>
        <w:t xml:space="preserve">and </w:t>
      </w:r>
      <w:r w:rsidR="00A06148">
        <w:rPr>
          <w:rFonts w:cstheme="minorHAnsi"/>
          <w:shd w:val="clear" w:color="auto" w:fill="FFFFFF"/>
        </w:rPr>
        <w:t>applies</w:t>
      </w:r>
      <w:r w:rsidR="00A06148" w:rsidRPr="00C1333E">
        <w:rPr>
          <w:rFonts w:cstheme="minorHAnsi"/>
          <w:shd w:val="clear" w:color="auto" w:fill="FFFFFF"/>
        </w:rPr>
        <w:t xml:space="preserve"> </w:t>
      </w:r>
      <w:r w:rsidRPr="00C1333E">
        <w:rPr>
          <w:rFonts w:cstheme="minorHAnsi"/>
          <w:shd w:val="clear" w:color="auto" w:fill="FFFFFF"/>
        </w:rPr>
        <w:t>information-theoretic decision tools (i.e. Akaike's Information Criter</w:t>
      </w:r>
      <w:r w:rsidR="00017C71">
        <w:rPr>
          <w:rFonts w:cstheme="minorHAnsi"/>
          <w:shd w:val="clear" w:color="auto" w:fill="FFFFFF"/>
        </w:rPr>
        <w:t>i</w:t>
      </w:r>
      <w:r w:rsidRPr="00C1333E">
        <w:rPr>
          <w:rFonts w:cstheme="minorHAnsi"/>
          <w:shd w:val="clear" w:color="auto" w:fill="FFFFFF"/>
        </w:rPr>
        <w:t>on</w:t>
      </w:r>
      <w:r w:rsidR="00785091">
        <w:rPr>
          <w:rFonts w:cstheme="minorHAnsi"/>
          <w:shd w:val="clear" w:color="auto" w:fill="FFFFFF"/>
        </w:rPr>
        <w:t xml:space="preserve"> corrected for small sample sizes</w:t>
      </w:r>
      <w:r w:rsidRPr="00C1333E">
        <w:rPr>
          <w:rFonts w:cstheme="minorHAnsi"/>
          <w:shd w:val="clear" w:color="auto" w:fill="FFFFFF"/>
        </w:rPr>
        <w:t xml:space="preserve">) to determine best fits. </w:t>
      </w:r>
      <w:r w:rsidR="006E4416">
        <w:rPr>
          <w:rFonts w:cstheme="minorHAnsi"/>
          <w:shd w:val="clear" w:color="auto" w:fill="FFFFFF"/>
        </w:rPr>
        <w:t xml:space="preserve">Here, </w:t>
      </w:r>
      <w:r w:rsidRPr="00C1333E">
        <w:rPr>
          <w:rFonts w:cstheme="minorHAnsi"/>
          <w:shd w:val="clear" w:color="auto" w:fill="FFFFFF"/>
        </w:rPr>
        <w:t>we develop the</w:t>
      </w:r>
      <w:r w:rsidR="007D1D38">
        <w:rPr>
          <w:rFonts w:cstheme="minorHAnsi"/>
          <w:shd w:val="clear" w:color="auto" w:fill="FFFFFF"/>
        </w:rPr>
        <w:t xml:space="preserve"> approach,</w:t>
      </w:r>
      <w:r w:rsidRPr="00C1333E">
        <w:rPr>
          <w:rFonts w:cstheme="minorHAnsi"/>
          <w:shd w:val="clear" w:color="auto" w:fill="FFFFFF"/>
        </w:rPr>
        <w:t xml:space="preserve"> simulate data under a variety of conditions to demonstrate</w:t>
      </w:r>
      <w:r w:rsidR="006556DD">
        <w:rPr>
          <w:rFonts w:cstheme="minorHAnsi"/>
          <w:shd w:val="clear" w:color="auto" w:fill="FFFFFF"/>
        </w:rPr>
        <w:t xml:space="preserve"> its utility</w:t>
      </w:r>
      <w:r w:rsidRPr="00C1333E">
        <w:rPr>
          <w:rFonts w:cstheme="minorHAnsi"/>
          <w:shd w:val="clear" w:color="auto" w:fill="FFFFFF"/>
        </w:rPr>
        <w:t xml:space="preserve">, and apply the tool to two case studies: </w:t>
      </w:r>
      <w:r w:rsidR="00186CC9">
        <w:rPr>
          <w:rFonts w:cstheme="minorHAnsi"/>
          <w:shd w:val="clear" w:color="auto" w:fill="FFFFFF"/>
        </w:rPr>
        <w:t xml:space="preserve">an </w:t>
      </w:r>
      <w:r w:rsidRPr="00C1333E">
        <w:rPr>
          <w:rFonts w:cstheme="minorHAnsi"/>
          <w:shd w:val="clear" w:color="auto" w:fill="FFFFFF"/>
        </w:rPr>
        <w:t>invasion of multicolored Asian ladybeetle</w:t>
      </w:r>
      <w:r w:rsidR="00186CC9">
        <w:rPr>
          <w:rFonts w:cstheme="minorHAnsi"/>
          <w:shd w:val="clear" w:color="auto" w:fill="FFFFFF"/>
        </w:rPr>
        <w:t xml:space="preserve"> and </w:t>
      </w:r>
      <w:r w:rsidR="00932421">
        <w:rPr>
          <w:rFonts w:cstheme="minorHAnsi"/>
          <w:shd w:val="clear" w:color="auto" w:fill="FFFFFF"/>
        </w:rPr>
        <w:t>declining</w:t>
      </w:r>
      <w:r w:rsidR="00186CC9" w:rsidRPr="00C1333E">
        <w:rPr>
          <w:rFonts w:cstheme="minorHAnsi"/>
          <w:shd w:val="clear" w:color="auto" w:fill="FFFFFF"/>
        </w:rPr>
        <w:t xml:space="preserve"> monarch butterflies</w:t>
      </w:r>
      <w:r w:rsidRPr="00C1333E">
        <w:rPr>
          <w:rFonts w:cstheme="minorHAnsi"/>
          <w:shd w:val="clear" w:color="auto" w:fill="FFFFFF"/>
        </w:rPr>
        <w:t>.</w:t>
      </w:r>
      <w:r w:rsidR="00C1333E" w:rsidRPr="00C1333E">
        <w:rPr>
          <w:rFonts w:cstheme="minorHAnsi"/>
          <w:shd w:val="clear" w:color="auto" w:fill="FFFFFF"/>
        </w:rPr>
        <w:t xml:space="preserve"> </w:t>
      </w:r>
      <w:r w:rsidR="00FC7E5F">
        <w:rPr>
          <w:rFonts w:cstheme="minorHAnsi"/>
          <w:shd w:val="clear" w:color="auto" w:fill="FFFFFF"/>
        </w:rPr>
        <w:t>T</w:t>
      </w:r>
      <w:r w:rsidR="00C1333E" w:rsidRPr="00C1333E">
        <w:rPr>
          <w:rFonts w:cstheme="minorHAnsi"/>
          <w:shd w:val="clear" w:color="auto" w:fill="FFFFFF"/>
        </w:rPr>
        <w:t xml:space="preserve">he </w:t>
      </w:r>
      <w:r w:rsidR="00A36C11" w:rsidRPr="00A36C11">
        <w:rPr>
          <w:rFonts w:cstheme="minorHAnsi"/>
          <w:shd w:val="clear" w:color="auto" w:fill="FFFFFF"/>
        </w:rPr>
        <w:t>Dynamic Shift Detector</w:t>
      </w:r>
      <w:r w:rsidR="00A36C11">
        <w:rPr>
          <w:rFonts w:cstheme="minorHAnsi"/>
          <w:shd w:val="clear" w:color="auto" w:fill="FFFFFF"/>
        </w:rPr>
        <w:t xml:space="preserve"> </w:t>
      </w:r>
      <w:r w:rsidR="00A36C11" w:rsidRPr="00A36C11">
        <w:rPr>
          <w:rFonts w:cstheme="minorHAnsi"/>
          <w:shd w:val="clear" w:color="auto" w:fill="FFFFFF"/>
        </w:rPr>
        <w:t xml:space="preserve">algorithm </w:t>
      </w:r>
      <w:r w:rsidR="00C1333E" w:rsidRPr="00C1333E">
        <w:rPr>
          <w:rFonts w:cstheme="minorHAnsi"/>
          <w:shd w:val="clear" w:color="auto" w:fill="FFFFFF"/>
        </w:rPr>
        <w:t>identif</w:t>
      </w:r>
      <w:r w:rsidR="00FC7E5F">
        <w:rPr>
          <w:rFonts w:cstheme="minorHAnsi"/>
          <w:shd w:val="clear" w:color="auto" w:fill="FFFFFF"/>
        </w:rPr>
        <w:t>ied</w:t>
      </w:r>
      <w:r w:rsidR="00C1333E" w:rsidRPr="00C1333E">
        <w:rPr>
          <w:rFonts w:cstheme="minorHAnsi"/>
          <w:shd w:val="clear" w:color="auto" w:fill="FFFFFF"/>
        </w:rPr>
        <w:t xml:space="preserve"> </w:t>
      </w:r>
      <w:r w:rsidR="00B850F0">
        <w:rPr>
          <w:rFonts w:cstheme="minorHAnsi"/>
          <w:shd w:val="clear" w:color="auto" w:fill="FFFFFF"/>
        </w:rPr>
        <w:t>parameter</w:t>
      </w:r>
      <w:r w:rsidR="00B850F0" w:rsidRPr="00C1333E">
        <w:rPr>
          <w:rFonts w:cstheme="minorHAnsi"/>
          <w:shd w:val="clear" w:color="auto" w:fill="FFFFFF"/>
        </w:rPr>
        <w:t xml:space="preserve"> </w:t>
      </w:r>
      <w:r w:rsidR="00C1333E" w:rsidRPr="00C1333E">
        <w:rPr>
          <w:rFonts w:cstheme="minorHAnsi"/>
          <w:shd w:val="clear" w:color="auto" w:fill="FFFFFF"/>
        </w:rPr>
        <w:t>changes that correspond to known environmental change events</w:t>
      </w:r>
      <w:r w:rsidR="00577BF7">
        <w:rPr>
          <w:rFonts w:cstheme="minorHAnsi"/>
          <w:shd w:val="clear" w:color="auto" w:fill="FFFFFF"/>
        </w:rPr>
        <w:t xml:space="preserve"> in both case studies</w:t>
      </w:r>
      <w:r w:rsidR="00C1333E" w:rsidRPr="00C1333E">
        <w:rPr>
          <w:rFonts w:cstheme="minorHAnsi"/>
          <w:shd w:val="clear" w:color="auto" w:fill="FFFFFF"/>
        </w:rPr>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E47472" w:rsidRDefault="00493C01" w:rsidP="00493C01">
      <w:pPr>
        <w:rPr>
          <w:b/>
          <w:sz w:val="28"/>
          <w:szCs w:val="28"/>
        </w:rPr>
      </w:pPr>
      <w:r w:rsidRPr="00E47472">
        <w:rPr>
          <w:b/>
          <w:sz w:val="28"/>
          <w:szCs w:val="28"/>
        </w:rPr>
        <w:lastRenderedPageBreak/>
        <w:t>Introduction</w:t>
      </w:r>
    </w:p>
    <w:p w14:paraId="72B7BD92" w14:textId="416ACCAA" w:rsidR="00C8364A" w:rsidRDefault="00C8364A" w:rsidP="00C8364A">
      <w:r>
        <w:t xml:space="preserve">Abrupt and persistent changes in ecological processes, and methods to detect them, have long interested ecologists </w:t>
      </w:r>
      <w:r>
        <w:fldChar w:fldCharType="begin"/>
      </w:r>
      <w:r w:rsidR="00B40C6D">
        <w:instrText xml:space="preserve"> ADDIN ZOTERO_ITEM CSL_CITATION {"citationID":"ibrTc0Ee","properties":{"formattedCitation":"[1\\uc0\\u8211{}5]","plainCitation":"[1–5]","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68,"uris":["http://zotero.org/users/3015424/items/U6H8EN32"],"uri":["http://zotero.org/users/3015424/items/U6H8EN32"],"itemData":{"id":1168,"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281,"uris":["http://zotero.org/users/3015424/items/WPBPKQ7S"],"uri":["http://zotero.org/users/3015424/items/WPBPKQ7S"],"itemData":{"id":1281,"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1820,"uris":["http://zotero.org/users/3015424/items/7QWJPYBF"],"uri":["http://zotero.org/users/3015424/items/7QWJPYBF"],"itemData":{"id":1820,"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instrText>
      </w:r>
      <w:r>
        <w:fldChar w:fldCharType="separate"/>
      </w:r>
      <w:r w:rsidRPr="00CC0E99">
        <w:rPr>
          <w:rFonts w:ascii="Calibri" w:hAnsi="Calibri" w:cs="Calibri"/>
          <w:szCs w:val="24"/>
        </w:rPr>
        <w:t>[1–5]</w:t>
      </w:r>
      <w:r>
        <w:fldChar w:fldCharType="end"/>
      </w:r>
      <w:r>
        <w:t xml:space="preserve">. </w:t>
      </w:r>
      <w:r w:rsidR="00B850F0">
        <w:t>Changes to the rules governing system d</w:t>
      </w:r>
      <w:r w:rsidR="00D84C75">
        <w:t>y</w:t>
      </w:r>
      <w:r w:rsidR="00B850F0">
        <w:t>namics</w:t>
      </w:r>
      <w:r>
        <w:t xml:space="preserve"> </w:t>
      </w:r>
      <w:r w:rsidR="00D0344A">
        <w:t>are often</w:t>
      </w:r>
      <w:r>
        <w:t xml:space="preserve"> associated with substantial </w:t>
      </w:r>
      <w:r w:rsidR="00217606">
        <w:t>changes to</w:t>
      </w:r>
      <w:r>
        <w:t xml:space="preserve"> biodi</w:t>
      </w:r>
      <w:r w:rsidR="00B850F0">
        <w:t>versity and ecosystem function</w:t>
      </w:r>
      <w:r w:rsidR="00ED40E5">
        <w:t>s</w:t>
      </w:r>
      <w:r w:rsidR="00B850F0">
        <w:t xml:space="preserve">. </w:t>
      </w:r>
      <w:r w:rsidR="0072440B">
        <w:t>U</w:t>
      </w:r>
      <w:r>
        <w:t>nderstanding when, and how these changes occur is critical</w:t>
      </w:r>
      <w:r w:rsidR="00AD1673">
        <w:t>ly</w:t>
      </w:r>
      <w:r>
        <w:t xml:space="preserve"> importan</w:t>
      </w:r>
      <w:r w:rsidR="00AD1673">
        <w:t>t</w:t>
      </w:r>
      <w:r>
        <w:t xml:space="preserve"> to broader </w:t>
      </w:r>
      <w:r w:rsidR="00125560">
        <w:t>evaluation of</w:t>
      </w:r>
      <w:r>
        <w:t xml:space="preserve"> system </w:t>
      </w:r>
      <w:r w:rsidR="00D84D35">
        <w:t>behaviors</w:t>
      </w:r>
      <w:r>
        <w:t xml:space="preserve">.  </w:t>
      </w:r>
      <w:r w:rsidR="00FF3EAF">
        <w:t>The s</w:t>
      </w:r>
      <w:r>
        <w:t>tudy of abrupt changes, discontinuities</w:t>
      </w:r>
      <w:r w:rsidR="001A6921">
        <w:t>,</w:t>
      </w:r>
      <w:r w:rsidR="00FF3EAF">
        <w:t xml:space="preserve"> </w:t>
      </w:r>
      <w:r w:rsidR="001D6CFB">
        <w:t xml:space="preserve">and </w:t>
      </w:r>
      <w:r w:rsidR="00FF3EAF">
        <w:t xml:space="preserve">regime shifts is highly interdisciplinary, and has </w:t>
      </w:r>
      <w:r w:rsidR="008C1B61">
        <w:t xml:space="preserve">been </w:t>
      </w:r>
      <w:r w:rsidR="00FF3EAF">
        <w:t>examined</w:t>
      </w:r>
      <w:r>
        <w:t xml:space="preserve"> </w:t>
      </w:r>
      <w:r w:rsidR="001D6CFB">
        <w:t xml:space="preserve">for a variety of processes </w:t>
      </w:r>
      <w:r w:rsidR="00CE50E3">
        <w:t>related to</w:t>
      </w:r>
      <w:r w:rsidR="008C1B61">
        <w:t xml:space="preserve"> </w:t>
      </w:r>
      <w:r>
        <w:t xml:space="preserve">climate </w:t>
      </w:r>
      <w:r>
        <w:fldChar w:fldCharType="begin"/>
      </w:r>
      <w:r w:rsidR="00B40C6D">
        <w:instrText xml:space="preserve"> ADDIN ZOTERO_ITEM CSL_CITATION {"citationID":"VLVN6hQq","properties":{"formattedCitation":"[6,7]","plainCitation":"[6,7]","noteIndex":0},"citationItems":[{"id":1822,"uris":["http://zotero.org/users/3015424/items/RVCHK93M"],"uri":["http://zotero.org/users/3015424/items/RVCHK93M"],"itemData":{"id":1822,"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1823,"uris":["http://zotero.org/users/3015424/items/YBWLPWMH"],"uri":["http://zotero.org/users/3015424/items/YBWLPWMH"],"itemData":{"id":1823,"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instrText>
      </w:r>
      <w:r>
        <w:fldChar w:fldCharType="separate"/>
      </w:r>
      <w:r w:rsidRPr="00CC0E99">
        <w:rPr>
          <w:rFonts w:ascii="Calibri" w:hAnsi="Calibri" w:cs="Calibri"/>
        </w:rPr>
        <w:t>[6,7]</w:t>
      </w:r>
      <w:r>
        <w:fldChar w:fldCharType="end"/>
      </w:r>
      <w:r w:rsidR="00A56546">
        <w:t>,</w:t>
      </w:r>
      <w:r w:rsidR="008C1B61">
        <w:t xml:space="preserve"> </w:t>
      </w:r>
      <w:r w:rsidR="001D6CFB">
        <w:t xml:space="preserve">ecology </w:t>
      </w:r>
      <w:r w:rsidR="00FF3EAF">
        <w:fldChar w:fldCharType="begin"/>
      </w:r>
      <w:r w:rsidR="00B40C6D">
        <w:instrText xml:space="preserve"> ADDIN ZOTERO_ITEM CSL_CITATION {"citationID":"490X2uhO","properties":{"formattedCitation":"[8]","plainCitation":"[8]","noteIndex":0},"citationItems":[{"id":1819,"uris":["http://zotero.org/users/3015424/items/LGZMA8RZ"],"uri":["http://zotero.org/users/3015424/items/LGZMA8RZ"],"itemData":{"id":1819,"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instrText>
      </w:r>
      <w:r w:rsidR="00FF3EAF">
        <w:fldChar w:fldCharType="separate"/>
      </w:r>
      <w:r w:rsidR="00FF3EAF" w:rsidRPr="00CC0E99">
        <w:rPr>
          <w:rFonts w:ascii="Calibri" w:hAnsi="Calibri" w:cs="Calibri"/>
        </w:rPr>
        <w:t>[8]</w:t>
      </w:r>
      <w:r w:rsidR="00FF3EAF">
        <w:fldChar w:fldCharType="end"/>
      </w:r>
      <w:r w:rsidR="00A56546">
        <w:t>,</w:t>
      </w:r>
      <w:r w:rsidR="001D6CFB">
        <w:t xml:space="preserve"> and economic and social systems </w:t>
      </w:r>
      <w:r w:rsidR="001D6CFB">
        <w:fldChar w:fldCharType="begin"/>
      </w:r>
      <w:r w:rsidR="00B40C6D">
        <w:instrText xml:space="preserve"> ADDIN ZOTERO_ITEM CSL_CITATION {"citationID":"28jeVB6z","properties":{"formattedCitation":"[9,10]","plainCitation":"[9,10]","noteIndex":0},"citationItems":[{"id":1810,"uris":["http://zotero.org/users/3015424/items/BQ9GAE6W"],"uri":["http://zotero.org/users/3015424/items/BQ9GAE6W"],"itemData":{"id":1810,"type":"article-journal","title":"Optimal monetary policy in a regime-switching economy: The response to abrupt shifts in exchange rate dynamics","container-title":"Computing in economics and finance","page":"1527-1567","volume":"30","issue":"9","abstract":"This paper examines the trade-offs that a central bank faces when the exchange rate can experience sustained deviations from fundamentals and occasionally collapse. The economy is modelled as switching randomly between different regimes according to time-invariant transition probabilities. We compute both the optimal regime-switching control rule for this economy and optimised linear Taylor rules, in the two cases where the transition probabilities are known with certainty and where they are uncertain. The simple algorithms used in the computation are also of independent interest as tools for the study of monetary policy under general forms of (asymmetric) additive and multiplicative uncertainty. An interesting finding is that policies based on robust (minmax) values of the transition probabilities are usually more conservative.","DOI":"10.1016/j.jedc.2005.10.013","ISSN":"0165-1889","journalAbbreviation":"Journal of Economic Dynamics and Control","author":[{"family":"Zampolli","given":"Fabrizio"}],"issued":{"date-parts":[["2006",9,1]]}}},{"id":1809,"uris":["http://zotero.org/users/3015424/items/BJVBW3I8"],"uri":["http://zotero.org/users/3015424/items/BJVBW3I8"],"itemData":{"id":1809,"type":"article-journal","title":"Understanding the Complexity of Economic, Ecological, and Social Systems","container-title":"Ecosystems","page":"390-405","volume":"4","issue":"5","DOI":"10.1007/s10021-001-0101-5","ISSN":"1432-9840","journalAbbreviation":"Ecosystems","author":[{"family":"Holling","given":"C. S."}],"issued":{"date-parts":[["2001",8,1]]}}}],"schema":"https://github.com/citation-style-language/schema/raw/master/csl-citation.json"} </w:instrText>
      </w:r>
      <w:r w:rsidR="001D6CFB">
        <w:fldChar w:fldCharType="separate"/>
      </w:r>
      <w:r w:rsidR="001D6CFB" w:rsidRPr="001D6CFB">
        <w:rPr>
          <w:rFonts w:ascii="Calibri" w:hAnsi="Calibri" w:cs="Calibri"/>
        </w:rPr>
        <w:t>[9,10]</w:t>
      </w:r>
      <w:r w:rsidR="001D6CFB">
        <w:fldChar w:fldCharType="end"/>
      </w:r>
      <w:r w:rsidR="008C1B61">
        <w:t>.</w:t>
      </w:r>
    </w:p>
    <w:p w14:paraId="0E6E0ECF" w14:textId="47220F03" w:rsidR="000131C8" w:rsidRDefault="000131C8" w:rsidP="00C8364A">
      <w:r>
        <w:t xml:space="preserve">Population dynamics are </w:t>
      </w:r>
      <w:r w:rsidR="00504AE4">
        <w:t xml:space="preserve">determined </w:t>
      </w:r>
      <w:r>
        <w:t xml:space="preserve">by internal, biotic rules and also external abiotic factors, leading to both stochastic and deterministic forces </w:t>
      </w:r>
      <w:r w:rsidR="005915A2">
        <w:t xml:space="preserve">affecting </w:t>
      </w:r>
      <w:r>
        <w:t xml:space="preserve">abundance through time </w:t>
      </w:r>
      <w:r>
        <w:fldChar w:fldCharType="begin"/>
      </w:r>
      <w:r w:rsidR="00B40C6D">
        <w:instrText xml:space="preserve"> ADDIN ZOTERO_ITEM CSL_CITATION {"citationID":"a2in70kd60p","properties":{"formattedCitation":"[11]","plainCitation":"[11]","noteIndex":0},"citationItems":[{"id":1788,"uris":["http://zotero.org/users/3015424/items/VKRFNM7S"],"uri":["http://zotero.org/users/3015424/items/VKRFNM7S"],"itemData":{"id":1788,"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0F47FB" w:rsidRPr="000F47FB">
        <w:rPr>
          <w:rFonts w:ascii="Calibri" w:hAnsi="Calibri" w:cs="Calibri"/>
        </w:rPr>
        <w:t>[11]</w:t>
      </w:r>
      <w:r>
        <w:fldChar w:fldCharType="end"/>
      </w:r>
      <w:r>
        <w:t xml:space="preserve">. External perturbations can lead to shifts in </w:t>
      </w:r>
      <w:r w:rsidR="008450B4">
        <w:t xml:space="preserve">population </w:t>
      </w:r>
      <w:r w:rsidR="001D39B2">
        <w:t>dynamics</w:t>
      </w:r>
      <w:r>
        <w:t xml:space="preserve">, </w:t>
      </w:r>
      <w:r w:rsidR="00D55000">
        <w:t xml:space="preserve">such that </w:t>
      </w:r>
      <w:r>
        <w:t xml:space="preserve">the </w:t>
      </w:r>
      <w:r w:rsidR="00DE32B5">
        <w:t xml:space="preserve">parameters </w:t>
      </w:r>
      <w:r>
        <w:t xml:space="preserve">governing population abundance transition to other values </w:t>
      </w:r>
      <w:r>
        <w:fldChar w:fldCharType="begin"/>
      </w:r>
      <w:r w:rsidR="00B40C6D">
        <w:instrText xml:space="preserve"> ADDIN ZOTERO_ITEM CSL_CITATION {"citationID":"ah706siu9v","properties":{"formattedCitation":"[12,13]","plainCitation":"[12,13]","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730,"uris":["http://zotero.org/users/3015424/items/IANGIUMQ"],"uri":["http://zotero.org/users/3015424/items/IANGIUMQ"],"itemData":{"id":730,"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000F47FB" w:rsidRPr="000F47FB">
        <w:rPr>
          <w:rFonts w:ascii="Calibri" w:hAnsi="Calibri" w:cs="Calibri"/>
        </w:rPr>
        <w:t>[12,13]</w:t>
      </w:r>
      <w:r>
        <w:fldChar w:fldCharType="end"/>
      </w:r>
      <w:r>
        <w:t xml:space="preserve">. In the context of this study, we define the set of parameters </w:t>
      </w:r>
      <w:r w:rsidR="006C0EE1">
        <w:t>controlling</w:t>
      </w:r>
      <w:r>
        <w:t xml:space="preserve"> dynamics as </w:t>
      </w:r>
      <w:r w:rsidR="006C0EE1">
        <w:t>a population’s</w:t>
      </w:r>
      <w:r>
        <w:t xml:space="preserve"> </w:t>
      </w:r>
      <w:r w:rsidRPr="00CC0E99">
        <w:rPr>
          <w:i/>
        </w:rPr>
        <w:t>dynamic rule</w:t>
      </w:r>
      <w:r>
        <w:t xml:space="preserve">, and an abrupt shift in these parameter values as a </w:t>
      </w:r>
      <w:r w:rsidRPr="00CC0E99">
        <w:rPr>
          <w:i/>
        </w:rPr>
        <w:t>dynamic shift</w:t>
      </w:r>
      <w:r w:rsidR="00E96F64">
        <w:rPr>
          <w:iCs/>
        </w:rPr>
        <w:t xml:space="preserve">. </w:t>
      </w:r>
      <w:r w:rsidR="00D31F3F">
        <w:rPr>
          <w:iCs/>
        </w:rPr>
        <w:t xml:space="preserve">We use the </w:t>
      </w:r>
      <w:r w:rsidR="00E96F64">
        <w:rPr>
          <w:iCs/>
        </w:rPr>
        <w:t xml:space="preserve">term </w:t>
      </w:r>
      <w:r w:rsidR="00E96F64" w:rsidRPr="00785091">
        <w:rPr>
          <w:i/>
        </w:rPr>
        <w:t>b</w:t>
      </w:r>
      <w:r w:rsidR="00B93DBC" w:rsidRPr="00E96F64">
        <w:rPr>
          <w:i/>
        </w:rPr>
        <w:t>reak</w:t>
      </w:r>
      <w:r w:rsidR="00B93DBC" w:rsidRPr="006C2F48">
        <w:rPr>
          <w:i/>
        </w:rPr>
        <w:t xml:space="preserve"> point</w:t>
      </w:r>
      <w:r w:rsidR="00E96F64">
        <w:rPr>
          <w:iCs/>
        </w:rPr>
        <w:t xml:space="preserve"> to </w:t>
      </w:r>
      <w:r w:rsidR="00B7634E">
        <w:rPr>
          <w:iCs/>
        </w:rPr>
        <w:t xml:space="preserve">describe the location in time series </w:t>
      </w:r>
      <w:r w:rsidR="00D31F3F">
        <w:rPr>
          <w:iCs/>
        </w:rPr>
        <w:t xml:space="preserve">data </w:t>
      </w:r>
      <w:r w:rsidR="00B7634E">
        <w:rPr>
          <w:iCs/>
        </w:rPr>
        <w:t xml:space="preserve">where the dynamic shift </w:t>
      </w:r>
      <w:r w:rsidR="00AC1C3B">
        <w:rPr>
          <w:iCs/>
        </w:rPr>
        <w:t>occur</w:t>
      </w:r>
      <w:r w:rsidR="00C5221E">
        <w:rPr>
          <w:iCs/>
        </w:rPr>
        <w:t>s</w:t>
      </w:r>
      <w:r>
        <w:t xml:space="preserve">. </w:t>
      </w:r>
    </w:p>
    <w:p w14:paraId="3AB73CD0" w14:textId="1B95C91B" w:rsidR="00533727" w:rsidRDefault="00E0394B" w:rsidP="00BC4624">
      <w:r>
        <w:t xml:space="preserve">Although theoretically straightforward, identifying </w:t>
      </w:r>
      <w:r w:rsidR="004C7707">
        <w:t>dynamic shifts</w:t>
      </w:r>
      <w:r>
        <w:t xml:space="preserve"> in </w:t>
      </w:r>
      <w:r w:rsidR="002738A0">
        <w:t xml:space="preserve">noisy </w:t>
      </w:r>
      <w:r>
        <w:t>ecological systems is challenging using real-world data due to a lack of systematic</w:t>
      </w:r>
      <w:r w:rsidR="000F47FB">
        <w:t xml:space="preserve">, </w:t>
      </w:r>
      <w:r w:rsidR="00237F62">
        <w:t xml:space="preserve">adaptable tools </w:t>
      </w:r>
      <w:r>
        <w:fldChar w:fldCharType="begin"/>
      </w:r>
      <w:r w:rsidR="00B40C6D">
        <w:instrText xml:space="preserve"> ADDIN ZOTERO_ITEM CSL_CITATION {"citationID":"a2l1igte0m1","properties":{"formattedCitation":"[2]","plainCitation":"[2]","noteIndex":0},"citationItems":[{"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00C8364A" w:rsidRPr="00CC0E99">
        <w:rPr>
          <w:rFonts w:ascii="Calibri" w:hAnsi="Calibri" w:cs="Calibri"/>
        </w:rPr>
        <w:t>[2]</w:t>
      </w:r>
      <w:r>
        <w:fldChar w:fldCharType="end"/>
      </w:r>
      <w:r>
        <w:t xml:space="preserve">. </w:t>
      </w:r>
      <w:r w:rsidR="007E3CAF">
        <w:t xml:space="preserve">Arguably, the most common approach to </w:t>
      </w:r>
      <w:r w:rsidR="00227A26">
        <w:t xml:space="preserve">identify </w:t>
      </w:r>
      <w:r w:rsidR="007E3CAF">
        <w:t>break points i</w:t>
      </w:r>
      <w:r w:rsidR="006A75CA">
        <w:t>s</w:t>
      </w:r>
      <w:r w:rsidR="007E3CAF">
        <w:t xml:space="preserve"> through the use of segmented regressions </w:t>
      </w:r>
      <w:r w:rsidR="007E3CAF">
        <w:fldChar w:fldCharType="begin"/>
      </w:r>
      <w:r w:rsidR="00B40C6D">
        <w:instrText xml:space="preserve"> ADDIN ZOTERO_ITEM CSL_CITATION {"citationID":"6dw4VSrP","properties":{"formattedCitation":"[12,14,15]","plainCitation":"[12,14,15]","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760,"uris":["http://zotero.org/users/3015424/items/E2AK35VQ"],"uri":["http://zotero.org/users/3015424/items/E2AK35VQ"],"itemData":{"id":176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789,"uris":["http://zotero.org/users/3015424/items/VNTURNAN"],"uri":["http://zotero.org/users/3015424/items/VNTURNAN"],"itemData":{"id":1789,"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schema":"https://github.com/citation-style-language/schema/raw/master/csl-citation.json"} </w:instrText>
      </w:r>
      <w:r w:rsidR="007E3CAF">
        <w:fldChar w:fldCharType="separate"/>
      </w:r>
      <w:r w:rsidR="009C3D6D" w:rsidRPr="003A4850">
        <w:rPr>
          <w:rFonts w:ascii="Calibri" w:hAnsi="Calibri"/>
        </w:rPr>
        <w:t>[12,14,15]</w:t>
      </w:r>
      <w:r w:rsidR="007E3CAF">
        <w:fldChar w:fldCharType="end"/>
      </w:r>
      <w:r w:rsidR="007E3CAF">
        <w:t xml:space="preserve">. </w:t>
      </w:r>
      <w:r w:rsidR="00AB313E">
        <w:t>However,</w:t>
      </w:r>
      <w:r w:rsidR="00AB313E" w:rsidRPr="009E53F7">
        <w:t xml:space="preserve"> the</w:t>
      </w:r>
      <w:r w:rsidR="00AB313E">
        <w:t>se</w:t>
      </w:r>
      <w:r w:rsidR="00AB313E" w:rsidRPr="009E53F7">
        <w:t xml:space="preserve"> models don’t adequately a</w:t>
      </w:r>
      <w:r w:rsidR="00AB313E">
        <w:t>ccount for nonlinearities</w:t>
      </w:r>
      <w:r w:rsidR="00533CCD">
        <w:t>,</w:t>
      </w:r>
      <w:r w:rsidR="00AB313E">
        <w:t xml:space="preserve"> and </w:t>
      </w:r>
      <w:r w:rsidR="00AB313E" w:rsidRPr="009E53F7">
        <w:t xml:space="preserve">uncertainties in the existence and location of breaks are </w:t>
      </w:r>
      <w:r w:rsidR="00021AE7">
        <w:t xml:space="preserve">typically </w:t>
      </w:r>
      <w:r w:rsidR="00AB313E">
        <w:t xml:space="preserve">not quantified </w:t>
      </w:r>
      <w:r w:rsidR="00AB313E">
        <w:fldChar w:fldCharType="begin"/>
      </w:r>
      <w:r w:rsidR="00B40C6D">
        <w:instrText xml:space="preserve"> ADDIN ZOTERO_ITEM CSL_CITATION {"citationID":"rkgLMKyS","properties":{"formattedCitation":"[1,2]","plainCitation":"[1,2]","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AB313E">
        <w:fldChar w:fldCharType="separate"/>
      </w:r>
      <w:r w:rsidR="00AB313E" w:rsidRPr="001D6CFB">
        <w:rPr>
          <w:rFonts w:ascii="Calibri" w:hAnsi="Calibri" w:cs="Calibri"/>
        </w:rPr>
        <w:t>[1,2]</w:t>
      </w:r>
      <w:r w:rsidR="00AB313E">
        <w:fldChar w:fldCharType="end"/>
      </w:r>
      <w:r w:rsidR="00AB313E" w:rsidRPr="009E53F7">
        <w:t>.</w:t>
      </w:r>
      <w:r w:rsidR="00AB313E">
        <w:t xml:space="preserve">  </w:t>
      </w:r>
      <w:r w:rsidR="00BC76EF">
        <w:t>Break</w:t>
      </w:r>
      <w:r w:rsidR="00237F62">
        <w:t xml:space="preserve"> points are </w:t>
      </w:r>
      <w:r w:rsidR="00BC76EF">
        <w:t xml:space="preserve">often </w:t>
      </w:r>
      <w:r w:rsidR="00237F62">
        <w:t xml:space="preserve">applied to time series data </w:t>
      </w:r>
      <w:r w:rsidR="00237F62" w:rsidRPr="000967CF">
        <w:rPr>
          <w:i/>
        </w:rPr>
        <w:t>ad hoc</w:t>
      </w:r>
      <w:r w:rsidR="00237F62">
        <w:t xml:space="preserve">, based on data visualization or specific hypotheses surrounding factors affecting population </w:t>
      </w:r>
      <w:r w:rsidR="00BA5E09">
        <w:t xml:space="preserve">changes </w:t>
      </w:r>
      <w:r w:rsidR="00237F62">
        <w:fldChar w:fldCharType="begin"/>
      </w:r>
      <w:r w:rsidR="00B40C6D">
        <w:instrText xml:space="preserve"> ADDIN ZOTERO_ITEM CSL_CITATION {"citationID":"GZSVwqDS","properties":{"formattedCitation":"[12,14\\uc0\\u8211{}17]","plainCitation":"[12,14–17]","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17,"uris":["http://zotero.org/users/3015424/items/W6I97M48"],"uri":["http://zotero.org/users/3015424/items/W6I97M48"],"itemData":{"id":2017,"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760,"uris":["http://zotero.org/users/3015424/items/E2AK35VQ"],"uri":["http://zotero.org/users/3015424/items/E2AK35VQ"],"itemData":{"id":176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789,"uris":["http://zotero.org/users/3015424/items/VNTURNAN"],"uri":["http://zotero.org/users/3015424/items/VNTURNAN"],"itemData":{"id":1789,"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954,"uris":["http://zotero.org/users/3015424/items/PAV52G2G"],"uri":["http://zotero.org/users/3015424/items/PAV52G2G"],"itemData":{"id":954,"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237F62">
        <w:fldChar w:fldCharType="separate"/>
      </w:r>
      <w:r w:rsidR="000F47FB" w:rsidRPr="000F47FB">
        <w:rPr>
          <w:rFonts w:ascii="Calibri" w:hAnsi="Calibri" w:cs="Calibri"/>
          <w:szCs w:val="24"/>
        </w:rPr>
        <w:t>[12,14–17]</w:t>
      </w:r>
      <w:r w:rsidR="00237F62">
        <w:fldChar w:fldCharType="end"/>
      </w:r>
      <w:r w:rsidR="00237F62">
        <w:t>, creating the potential for biases in break point</w:t>
      </w:r>
      <w:r w:rsidR="00B34734" w:rsidRPr="00B34734">
        <w:t xml:space="preserve"> </w:t>
      </w:r>
      <w:r w:rsidR="00B34734">
        <w:t>selection</w:t>
      </w:r>
      <w:r w:rsidR="00237F62">
        <w:t xml:space="preserve">.  </w:t>
      </w:r>
    </w:p>
    <w:p w14:paraId="3D6A0F38" w14:textId="6B287376" w:rsidR="00B30F42" w:rsidRDefault="00C050F2" w:rsidP="00BC4624">
      <w:r>
        <w:t>S</w:t>
      </w:r>
      <w:r w:rsidR="00406D68">
        <w:t xml:space="preserve">everal </w:t>
      </w:r>
      <w:r w:rsidR="00B0730D">
        <w:t xml:space="preserve">break </w:t>
      </w:r>
      <w:r w:rsidR="00550AF2">
        <w:t>point</w:t>
      </w:r>
      <w:r w:rsidR="00B0730D">
        <w:t xml:space="preserve"> detection</w:t>
      </w:r>
      <w:r w:rsidR="00550AF2">
        <w:t xml:space="preserve"> methods </w:t>
      </w:r>
      <w:r w:rsidR="003C536C">
        <w:t xml:space="preserve">have been </w:t>
      </w:r>
      <w:r w:rsidR="00550AF2">
        <w:t>developed</w:t>
      </w:r>
      <w:r>
        <w:t xml:space="preserve"> to address issues associated with </w:t>
      </w:r>
      <w:r w:rsidRPr="003D2F73">
        <w:rPr>
          <w:i/>
        </w:rPr>
        <w:t>ad hoc</w:t>
      </w:r>
      <w:r>
        <w:t xml:space="preserve"> approaches</w:t>
      </w:r>
      <w:r w:rsidR="0089718D">
        <w:t xml:space="preserve">. </w:t>
      </w:r>
      <w:r w:rsidR="004D5BB6">
        <w:t xml:space="preserve">Such </w:t>
      </w:r>
      <w:r w:rsidR="00B00CF8">
        <w:t>d</w:t>
      </w:r>
      <w:r w:rsidR="003C536C">
        <w:t>ynamic shift</w:t>
      </w:r>
      <w:r w:rsidR="0089718D">
        <w:t xml:space="preserve"> analysis tools </w:t>
      </w:r>
      <w:r w:rsidR="00131A18">
        <w:t>use</w:t>
      </w:r>
      <w:r w:rsidR="0089718D">
        <w:t xml:space="preserve"> a variety of statistical optimization strategies, including linear and moving average methods </w:t>
      </w:r>
      <w:r w:rsidR="0089718D">
        <w:fldChar w:fldCharType="begin"/>
      </w:r>
      <w:r w:rsidR="00B40C6D">
        <w:instrText xml:space="preserve"> ADDIN ZOTERO_ITEM CSL_CITATION {"citationID":"t90uxtL5","properties":{"formattedCitation":"[18\\uc0\\u8211{}21]","plainCitation":"[18–21]","noteIndex":0},"citationItems":[{"id":1770,"uris":["http://zotero.org/users/3015424/items/JR3VAQ6H"],"uri":["http://zotero.org/users/3015424/items/JR3VAQ6H"],"itemData":{"id":1770,"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33,"uris":["http://zotero.org/users/3015424/items/ZS3V258R"],"uri":["http://zotero.org/users/3015424/items/ZS3V258R"],"itemData":{"id":1933,"type":"article-journal","title":"strucchange. An R package for testing for structural change in linear regression models.","author":[{"family":"Zeileis","given":"Achim"},{"family":"Leisch","given":"Friedrich"},{"family":"Hornik","given":"Kurt"},{"family":"Kleiber","given":"Christian"}],"issued":{"date-parts":[["2001"]]}}},{"id":1934,"uris":["http://zotero.org/users/3015424/items/JBPNNVHC"],"uri":["http://zotero.org/users/3015424/items/JBPNNVHC"],"itemData":{"id":1934,"type":"article-journal","title":"changepoint: An R package for changepoint analysis","container-title":"Journal of Statistical Software","page":"1-19","volume":"58","issue":"3","author":[{"family":"Killick","given":"Rebecca"},{"family":"Eckley","given":"Idris"}],"issued":{"date-parts":[["2014"]]}}},{"id":1783,"uris":["http://zotero.org/users/3015424/items/TA55U6PN"],"uri":["http://zotero.org/users/3015424/items/TA55U6PN"],"itemData":{"id":1783,"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rsidR="0089718D">
        <w:fldChar w:fldCharType="separate"/>
      </w:r>
      <w:r w:rsidR="000F47FB" w:rsidRPr="000F47FB">
        <w:rPr>
          <w:rFonts w:ascii="Calibri" w:hAnsi="Calibri" w:cs="Calibri"/>
          <w:szCs w:val="24"/>
        </w:rPr>
        <w:t>[18–21]</w:t>
      </w:r>
      <w:r w:rsidR="0089718D">
        <w:fldChar w:fldCharType="end"/>
      </w:r>
      <w:r w:rsidR="0089718D">
        <w:t>.</w:t>
      </w:r>
      <w:r w:rsidR="0089718D" w:rsidRPr="00BC4624">
        <w:t xml:space="preserve"> </w:t>
      </w:r>
      <w:r w:rsidR="0089718D">
        <w:t>For example,</w:t>
      </w:r>
      <w:r w:rsidR="00550AF2">
        <w:t xml:space="preserve"> climatological and econometrics</w:t>
      </w:r>
      <w:r w:rsidR="0089718D">
        <w:t xml:space="preserve"> </w:t>
      </w:r>
      <w:r w:rsidR="00550AF2">
        <w:t xml:space="preserve">time series data </w:t>
      </w:r>
      <w:r w:rsidR="001551AA">
        <w:t>are</w:t>
      </w:r>
      <w:r w:rsidR="00550AF2">
        <w:t xml:space="preserve"> </w:t>
      </w:r>
      <w:r w:rsidR="00131A18">
        <w:t xml:space="preserve">frequently </w:t>
      </w:r>
      <w:r w:rsidR="00550AF2">
        <w:t>examined for stepwise statistical deviation</w:t>
      </w:r>
      <w:r w:rsidR="007353CA">
        <w:t>s</w:t>
      </w:r>
      <w:r w:rsidR="00550AF2">
        <w:t xml:space="preserve"> from the mean or variance </w:t>
      </w:r>
      <w:r w:rsidR="00550AF2">
        <w:fldChar w:fldCharType="begin"/>
      </w:r>
      <w:r w:rsidR="00B40C6D">
        <w:instrText xml:space="preserve"> ADDIN ZOTERO_ITEM CSL_CITATION {"citationID":"Tu2PyWs1","properties":{"formattedCitation":"[6,7,22]","plainCitation":"[6,7,22]","noteIndex":0},"citationItems":[{"id":1824,"uris":["http://zotero.org/users/3015424/items/DU3R33LT"],"uri":["http://zotero.org/users/3015424/items/DU3R33LT"],"itemData":{"id":1824,"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1823,"uris":["http://zotero.org/users/3015424/items/YBWLPWMH"],"uri":["http://zotero.org/users/3015424/items/YBWLPWMH"],"itemData":{"id":1823,"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1822,"uris":["http://zotero.org/users/3015424/items/RVCHK93M"],"uri":["http://zotero.org/users/3015424/items/RVCHK93M"],"itemData":{"id":1822,"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r w:rsidR="00550AF2">
        <w:fldChar w:fldCharType="separate"/>
      </w:r>
      <w:r w:rsidR="000F47FB" w:rsidRPr="000F47FB">
        <w:rPr>
          <w:rFonts w:ascii="Calibri" w:hAnsi="Calibri" w:cs="Calibri"/>
        </w:rPr>
        <w:t>[6,7,22]</w:t>
      </w:r>
      <w:r w:rsidR="00550AF2">
        <w:fldChar w:fldCharType="end"/>
      </w:r>
      <w:r w:rsidR="00550AF2">
        <w:t xml:space="preserve">. </w:t>
      </w:r>
      <w:r w:rsidR="00747EC5">
        <w:t xml:space="preserve">To </w:t>
      </w:r>
      <w:r w:rsidR="00E1716F">
        <w:t>fit</w:t>
      </w:r>
      <w:r w:rsidR="00747EC5">
        <w:t xml:space="preserve"> the </w:t>
      </w:r>
      <w:r w:rsidR="00B53716">
        <w:t>periodicity</w:t>
      </w:r>
      <w:r w:rsidR="00747EC5">
        <w:t xml:space="preserve"> of population time</w:t>
      </w:r>
      <w:r w:rsidR="00E1716F">
        <w:t xml:space="preserve"> </w:t>
      </w:r>
      <w:r w:rsidR="00747EC5">
        <w:t>series data, w</w:t>
      </w:r>
      <w:r w:rsidR="00550AF2">
        <w:t>avelet analys</w:t>
      </w:r>
      <w:r w:rsidR="005B3F54">
        <w:t>e</w:t>
      </w:r>
      <w:r w:rsidR="00550AF2">
        <w:t>s ha</w:t>
      </w:r>
      <w:r w:rsidR="005B3F54">
        <w:t>ve</w:t>
      </w:r>
      <w:r w:rsidR="00550AF2">
        <w:t xml:space="preserve"> </w:t>
      </w:r>
      <w:r w:rsidR="00E51AED">
        <w:t xml:space="preserve">also </w:t>
      </w:r>
      <w:r w:rsidR="00550AF2">
        <w:t xml:space="preserve">been </w:t>
      </w:r>
      <w:r w:rsidR="005B3F54">
        <w:t xml:space="preserve">used to detect break points </w:t>
      </w:r>
      <w:r w:rsidR="00550AF2">
        <w:fldChar w:fldCharType="begin"/>
      </w:r>
      <w:r w:rsidR="00B40C6D">
        <w:instrText xml:space="preserve"> ADDIN ZOTERO_ITEM CSL_CITATION {"citationID":"acodumhec6","properties":{"formattedCitation":"[23]","plainCitation":"[23]","noteIndex":0},"citationItems":[{"id":1751,"uris":["http://zotero.org/users/3015424/items/5X37K28I"],"uri":["http://zotero.org/users/3015424/items/5X37K28I"],"itemData":{"id":175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rsidR="00550AF2">
        <w:fldChar w:fldCharType="separate"/>
      </w:r>
      <w:r w:rsidR="000F47FB" w:rsidRPr="000F47FB">
        <w:rPr>
          <w:rFonts w:ascii="Calibri" w:hAnsi="Calibri" w:cs="Calibri"/>
        </w:rPr>
        <w:t>[23]</w:t>
      </w:r>
      <w:r w:rsidR="00550AF2">
        <w:fldChar w:fldCharType="end"/>
      </w:r>
      <w:r w:rsidR="00550AF2">
        <w:t xml:space="preserve"> but this method does not </w:t>
      </w:r>
      <w:r w:rsidR="00E1716F">
        <w:t xml:space="preserve">mechanistically </w:t>
      </w:r>
      <w:r w:rsidR="001C7146">
        <w:t xml:space="preserve">account for </w:t>
      </w:r>
      <w:r w:rsidR="00550AF2">
        <w:t>density-dependent processes</w:t>
      </w:r>
      <w:r w:rsidR="006C2F48" w:rsidRPr="006C2F48">
        <w:rPr>
          <w:rFonts w:ascii="Calibri" w:hAnsi="Calibri" w:cs="Calibri"/>
        </w:rPr>
        <w:t xml:space="preserve"> </w:t>
      </w:r>
      <w:r w:rsidR="00DA1853">
        <w:rPr>
          <w:rFonts w:ascii="Calibri" w:hAnsi="Calibri" w:cs="Calibri"/>
        </w:rPr>
        <w:t>such that</w:t>
      </w:r>
      <w:r w:rsidR="006C2F48">
        <w:rPr>
          <w:rFonts w:ascii="Calibri" w:hAnsi="Calibri" w:cs="Calibri"/>
        </w:rPr>
        <w:t xml:space="preserve"> changes in parameter values are not easily interpretable</w:t>
      </w:r>
      <w:r w:rsidR="00550AF2">
        <w:t xml:space="preserve"> </w:t>
      </w:r>
      <w:r w:rsidR="00550AF2">
        <w:fldChar w:fldCharType="begin"/>
      </w:r>
      <w:r w:rsidR="00B40C6D">
        <w:instrText xml:space="preserve"> ADDIN ZOTERO_ITEM CSL_CITATION {"citationID":"auqbk6tri7","properties":{"formattedCitation":"[24]","plainCitation":"[24]","noteIndex":0},"citationItems":[{"id":1902,"uris":["http://zotero.org/users/3015424/items/VGV73NDY"],"uri":["http://zotero.org/users/3015424/items/VGV73NDY"],"itemData":{"id":1902,"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rsidR="00550AF2">
        <w:fldChar w:fldCharType="separate"/>
      </w:r>
      <w:r w:rsidR="000F47FB" w:rsidRPr="000F47FB">
        <w:rPr>
          <w:rFonts w:ascii="Calibri" w:hAnsi="Calibri" w:cs="Calibri"/>
        </w:rPr>
        <w:t>[24]</w:t>
      </w:r>
      <w:r w:rsidR="00550AF2">
        <w:fldChar w:fldCharType="end"/>
      </w:r>
      <w:r w:rsidR="00550AF2">
        <w:t>.</w:t>
      </w:r>
      <w:r w:rsidR="006C2F48">
        <w:t xml:space="preserve"> </w:t>
      </w:r>
      <w:r w:rsidR="004B1D0D">
        <w:t>D</w:t>
      </w:r>
      <w:r w:rsidR="00482F88">
        <w:t>ynamic s</w:t>
      </w:r>
      <w:r w:rsidR="00B13AC9">
        <w:t xml:space="preserve">hift detection </w:t>
      </w:r>
      <w:r w:rsidR="00DF1F48">
        <w:t xml:space="preserve">methods </w:t>
      </w:r>
      <w:r w:rsidR="007B4B9F">
        <w:t xml:space="preserve">that </w:t>
      </w:r>
      <w:r w:rsidR="00E63AF0">
        <w:t xml:space="preserve">explicitly </w:t>
      </w:r>
      <w:r w:rsidR="007B4B9F">
        <w:t xml:space="preserve">account for </w:t>
      </w:r>
      <w:r w:rsidR="00DF1F48">
        <w:t xml:space="preserve">non-linear </w:t>
      </w:r>
      <w:r w:rsidR="00BB4890">
        <w:t xml:space="preserve">population </w:t>
      </w:r>
      <w:r w:rsidR="00DF1F48">
        <w:t>processes</w:t>
      </w:r>
      <w:r w:rsidR="00B13AC9">
        <w:t xml:space="preserve"> may be </w:t>
      </w:r>
      <w:r w:rsidR="007B4B9F">
        <w:t xml:space="preserve">less likely to yield false positives </w:t>
      </w:r>
      <w:r w:rsidR="00B13AC9">
        <w:t xml:space="preserve">than methods based </w:t>
      </w:r>
      <w:r w:rsidR="00894162">
        <w:t>o</w:t>
      </w:r>
      <w:r w:rsidR="00B13AC9">
        <w:t xml:space="preserve">n </w:t>
      </w:r>
      <w:r w:rsidR="007B4B9F">
        <w:t>summary statistics</w:t>
      </w:r>
      <w:r w:rsidR="00B13AC9">
        <w:t xml:space="preserve"> </w:t>
      </w:r>
      <w:r w:rsidR="00B13AC9">
        <w:fldChar w:fldCharType="begin"/>
      </w:r>
      <w:r w:rsidR="00B40C6D">
        <w:instrText xml:space="preserve"> ADDIN ZOTERO_ITEM CSL_CITATION {"citationID":"lDmnHrBc","properties":{"formattedCitation":"[25]","plainCitation":"[25]","noteIndex":0},"citationItems":[{"id":1808,"uris":["http://zotero.org/users/3015424/items/PKF27KTA"],"uri":["http://zotero.org/users/3015424/items/PKF27KTA"],"itemData":{"id":1808,"type":"article-journal","title":"Early warning signals and the prosecutor's fallacy","container-title":"Proceedings of the Royal Society B: Biological Sciences","page":"4734-4739","volume":"279","issue":"1748","DOI":"10.1098/rspb.2012.2085","journalAbbreviation":"Proceedings of the Royal Society B: Biological Sciences","author":[{"literal":"Carl Boettiger"},{"literal":"Alan Hastings"}],"issued":{"date-parts":[["2012",12,7]]}}}],"schema":"https://github.com/citation-style-language/schema/raw/master/csl-citation.json"} </w:instrText>
      </w:r>
      <w:r w:rsidR="00B13AC9">
        <w:fldChar w:fldCharType="separate"/>
      </w:r>
      <w:r w:rsidR="000F47FB" w:rsidRPr="000F47FB">
        <w:rPr>
          <w:rFonts w:ascii="Calibri" w:hAnsi="Calibri" w:cs="Calibri"/>
        </w:rPr>
        <w:t>[25]</w:t>
      </w:r>
      <w:r w:rsidR="00B13AC9">
        <w:fldChar w:fldCharType="end"/>
      </w:r>
      <w:r w:rsidR="00B13AC9">
        <w:t xml:space="preserve">. </w:t>
      </w:r>
    </w:p>
    <w:p w14:paraId="5D679DFD" w14:textId="7993EEE8" w:rsidR="00BC4624" w:rsidRDefault="00B0730D" w:rsidP="00BC4624">
      <w:r>
        <w:t xml:space="preserve">Break </w:t>
      </w:r>
      <w:r w:rsidR="00B30F42">
        <w:t xml:space="preserve">point </w:t>
      </w:r>
      <w:r>
        <w:t xml:space="preserve">detection </w:t>
      </w:r>
      <w:r w:rsidR="00B30F42">
        <w:t xml:space="preserve">methods based on statistical measures </w:t>
      </w:r>
      <w:r w:rsidR="00894162">
        <w:t xml:space="preserve">tend to </w:t>
      </w:r>
      <w:r w:rsidR="00237F62">
        <w:t>rely on null hypothesis</w:t>
      </w:r>
      <w:r w:rsidR="00894162">
        <w:t xml:space="preserve"> testing</w:t>
      </w:r>
      <w:r w:rsidR="00237F62">
        <w:t xml:space="preserve"> (</w:t>
      </w:r>
      <w:r w:rsidR="00894162">
        <w:t xml:space="preserve">i.e., </w:t>
      </w:r>
      <w:r w:rsidR="00237F62">
        <w:t xml:space="preserve">that no </w:t>
      </w:r>
      <w:r w:rsidR="004C7707">
        <w:t>dynamic shift</w:t>
      </w:r>
      <w:r w:rsidR="00237F62">
        <w:t xml:space="preserve"> occurred)</w:t>
      </w:r>
      <w:r w:rsidR="004B1D0D">
        <w:t xml:space="preserve"> and</w:t>
      </w:r>
      <w:r w:rsidR="00B30F42">
        <w:t xml:space="preserve"> thus</w:t>
      </w:r>
      <w:r w:rsidR="00237F62">
        <w:t xml:space="preserve"> they have low sensitivity in situations where statistical power is limited</w:t>
      </w:r>
      <w:r w:rsidR="00662F03">
        <w:t xml:space="preserve">. Additionally, such methods </w:t>
      </w:r>
      <w:r w:rsidR="001C2001">
        <w:t xml:space="preserve">do not </w:t>
      </w:r>
      <w:r w:rsidR="00B30F42">
        <w:t xml:space="preserve">provide </w:t>
      </w:r>
      <w:r w:rsidR="000F07D3">
        <w:t xml:space="preserve">a means </w:t>
      </w:r>
      <w:r w:rsidR="00B30F42">
        <w:t>for assessing uncertainty in the existence and magnitude of break points</w:t>
      </w:r>
      <w:r w:rsidR="000F47FB">
        <w:t xml:space="preserve"> </w:t>
      </w:r>
      <w:r w:rsidR="000F47FB">
        <w:fldChar w:fldCharType="begin"/>
      </w:r>
      <w:r w:rsidR="00B40C6D">
        <w:instrText xml:space="preserve"> ADDIN ZOTERO_ITEM CSL_CITATION {"citationID":"0CxrY4Fw","properties":{"formattedCitation":"[1,26]","plainCitation":"[1,26]","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806,"uris":["http://zotero.org/users/3015424/items/2GAEIAYD"],"uri":["http://zotero.org/users/3015424/items/2GAEIAYD"],"itemData":{"id":1806,"type":"book","title":"The Likelihood Paradigm for Statistical Evidence. in ML Taper and SR Lele, eds. The nature of scientific evidence","publisher":"University of Chicago Press, Chicago","author":[{"family":"Royall","given":"R."}],"issued":{"date-parts":[["2004"]]}}}],"schema":"https://github.com/citation-style-language/schema/raw/master/csl-citation.json"} </w:instrText>
      </w:r>
      <w:r w:rsidR="000F47FB">
        <w:fldChar w:fldCharType="separate"/>
      </w:r>
      <w:r w:rsidR="000F47FB" w:rsidRPr="000F47FB">
        <w:rPr>
          <w:rFonts w:ascii="Calibri" w:hAnsi="Calibri" w:cs="Calibri"/>
        </w:rPr>
        <w:t>[1,26]</w:t>
      </w:r>
      <w:r w:rsidR="000F47FB">
        <w:fldChar w:fldCharType="end"/>
      </w:r>
      <w:r w:rsidR="00B30F42">
        <w:t>. I</w:t>
      </w:r>
      <w:r w:rsidR="00237F62">
        <w:t xml:space="preserve">n a 2009 review, Andersen and colleagues </w:t>
      </w:r>
      <w:r w:rsidR="00BC46AB">
        <w:t>note</w:t>
      </w:r>
      <w:r w:rsidR="00237F62">
        <w:t xml:space="preserve"> that if</w:t>
      </w:r>
      <w:r w:rsidR="00E20BE7">
        <w:t xml:space="preserve"> common</w:t>
      </w:r>
      <w:r w:rsidR="00237F62">
        <w:t xml:space="preserve"> </w:t>
      </w:r>
      <w:r>
        <w:t xml:space="preserve">break </w:t>
      </w:r>
      <w:r w:rsidR="00237F62">
        <w:t xml:space="preserve">point methods were used on typical ecological time series with 20-40 time steps, only the most extreme transitions occurring near the midpoint of the time series </w:t>
      </w:r>
      <w:r w:rsidR="00135C9B">
        <w:t>would</w:t>
      </w:r>
      <w:r w:rsidR="00237F62">
        <w:t xml:space="preserve"> be deemed ‘significant’ </w:t>
      </w:r>
      <w:r w:rsidR="00237F62">
        <w:fldChar w:fldCharType="begin"/>
      </w:r>
      <w:r w:rsidR="00B40C6D">
        <w:instrText xml:space="preserve"> ADDIN ZOTERO_ITEM CSL_CITATION {"citationID":"enUJfEcz","properties":{"formattedCitation":"[1]","plainCitation":"[1]","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237F62">
        <w:fldChar w:fldCharType="separate"/>
      </w:r>
      <w:r w:rsidR="00237F62" w:rsidRPr="00CC0E99">
        <w:rPr>
          <w:rFonts w:ascii="Calibri" w:hAnsi="Calibri" w:cs="Calibri"/>
        </w:rPr>
        <w:t>[1]</w:t>
      </w:r>
      <w:r w:rsidR="00237F62">
        <w:fldChar w:fldCharType="end"/>
      </w:r>
      <w:r w:rsidR="00237F62">
        <w:t xml:space="preserve">.  They concluded that </w:t>
      </w:r>
      <w:r w:rsidR="00E20BE7">
        <w:t>break point analyses</w:t>
      </w:r>
      <w:r w:rsidR="00237F62">
        <w:t xml:space="preserve"> could be enhanced with respect to both sensitivity and parsimony by use of model selection procedures. </w:t>
      </w:r>
      <w:r w:rsidR="00BC4624">
        <w:t xml:space="preserve">Thus, to address these limitations in the ability to identify </w:t>
      </w:r>
      <w:r>
        <w:t xml:space="preserve">dynamic </w:t>
      </w:r>
      <w:r w:rsidR="00BC4624">
        <w:t xml:space="preserve">shifts in </w:t>
      </w:r>
      <w:r w:rsidR="001F3AD1">
        <w:t>population processes</w:t>
      </w:r>
      <w:r w:rsidR="00BC4624">
        <w:t>, it is necessary to develop rigorous tool</w:t>
      </w:r>
      <w:r w:rsidR="003C6F36">
        <w:t>s</w:t>
      </w:r>
      <w:r w:rsidR="00BC4624">
        <w:t xml:space="preserve"> that allow users to accommodate non-linear population </w:t>
      </w:r>
      <w:r w:rsidR="00CD5044">
        <w:t xml:space="preserve">models </w:t>
      </w:r>
      <w:r w:rsidR="00BC4624">
        <w:t xml:space="preserve">and quantify uncertainties associated with the existence of potential break points.  </w:t>
      </w:r>
    </w:p>
    <w:p w14:paraId="3D7F4E53" w14:textId="39858E8D" w:rsidR="00283371" w:rsidRDefault="00493C01" w:rsidP="00024214">
      <w:r>
        <w:lastRenderedPageBreak/>
        <w:t xml:space="preserve">In this paper, we develop a generalizable </w:t>
      </w:r>
      <w:r w:rsidR="00A21FD1">
        <w:t>algorithm</w:t>
      </w:r>
      <w:r w:rsidR="002133F8">
        <w:t xml:space="preserve">, the </w:t>
      </w:r>
      <w:r w:rsidR="00D84C75">
        <w:t xml:space="preserve">Dynamic </w:t>
      </w:r>
      <w:r w:rsidR="00845569">
        <w:t>S</w:t>
      </w:r>
      <w:r w:rsidR="002133F8">
        <w:t xml:space="preserve">hift </w:t>
      </w:r>
      <w:r w:rsidR="00845569">
        <w:t>D</w:t>
      </w:r>
      <w:r w:rsidR="002133F8">
        <w:t>etector</w:t>
      </w:r>
      <w:r w:rsidR="00C32614">
        <w:t xml:space="preserve"> (</w:t>
      </w:r>
      <w:r w:rsidR="00D84C75">
        <w:t>DSD</w:t>
      </w:r>
      <w:r w:rsidR="00C32614">
        <w:t>)</w:t>
      </w:r>
      <w:r w:rsidR="002133F8">
        <w:t>,</w:t>
      </w:r>
      <w:r>
        <w:t xml:space="preserve"> </w:t>
      </w:r>
      <w:r w:rsidR="00C14920">
        <w:t xml:space="preserve">to </w:t>
      </w:r>
      <w:r w:rsidR="002133F8">
        <w:t>identify</w:t>
      </w:r>
      <w:r>
        <w:t xml:space="preserve"> dynamic </w:t>
      </w:r>
      <w:r w:rsidR="00DC5040">
        <w:t xml:space="preserve">shifts </w:t>
      </w:r>
      <w:r>
        <w:t xml:space="preserve">in </w:t>
      </w:r>
      <w:r w:rsidR="00C14920">
        <w:t>populations</w:t>
      </w:r>
      <w:r w:rsidR="00261897">
        <w:t xml:space="preserve"> with</w:t>
      </w:r>
      <w:r w:rsidR="00C14920">
        <w:t xml:space="preserve"> </w:t>
      </w:r>
      <w:r w:rsidR="00A30740">
        <w:t>density-dependent</w:t>
      </w:r>
      <w:r w:rsidR="00261897">
        <w:t xml:space="preserve"> growth</w:t>
      </w:r>
      <w:r w:rsidR="00A30740">
        <w:t xml:space="preserve"> using </w:t>
      </w:r>
      <w:r>
        <w:t>time series data.</w:t>
      </w:r>
      <w:r w:rsidR="005670B0">
        <w:t xml:space="preserve"> The </w:t>
      </w:r>
      <w:r w:rsidR="00D84C75">
        <w:t>D</w:t>
      </w:r>
      <w:r w:rsidR="005670B0">
        <w:t xml:space="preserve">SD </w:t>
      </w:r>
      <w:r w:rsidR="00997D87">
        <w:t>algorithm</w:t>
      </w:r>
      <w:r w:rsidR="005670B0">
        <w:t xml:space="preserve"> uses an iterative approach, grounded in information theoretic model selection.</w:t>
      </w:r>
      <w:r>
        <w:t xml:space="preserve"> We </w:t>
      </w:r>
      <w:r w:rsidR="00DC50C9">
        <w:t xml:space="preserve">illustrate </w:t>
      </w:r>
      <w:r w:rsidR="00F60E7B">
        <w:t xml:space="preserve">the DSD </w:t>
      </w:r>
      <w:r w:rsidR="00DC50C9">
        <w:t>using the</w:t>
      </w:r>
      <w:r>
        <w:t xml:space="preserve"> Ricker model because of </w:t>
      </w:r>
      <w:r w:rsidR="00BE348A">
        <w:t>this model</w:t>
      </w:r>
      <w:r w:rsidR="002A351E">
        <w:t>’</w:t>
      </w:r>
      <w:r w:rsidR="00BE348A">
        <w:t>s</w:t>
      </w:r>
      <w:r>
        <w:t xml:space="preserve"> simplicity and </w:t>
      </w:r>
      <w:r w:rsidR="00DC50C9">
        <w:t xml:space="preserve">high </w:t>
      </w:r>
      <w:r>
        <w:t>performance</w:t>
      </w:r>
      <w:r w:rsidR="00DC50C9">
        <w:t xml:space="preserve"> under a variety of realistic environmental scenarios</w:t>
      </w:r>
      <w:r>
        <w:t xml:space="preserve">. </w:t>
      </w:r>
      <w:r w:rsidR="00BB26F4">
        <w:t>D</w:t>
      </w:r>
      <w:r w:rsidR="005963D7">
        <w:t xml:space="preserve">ensity-dependent population models such as the Ricker provide a convenient, generalizable proxy for a variety of ecological processes because of their relatively simple parameterization and potential to explain complex dynamics </w:t>
      </w:r>
      <w:r w:rsidR="005963D7">
        <w:fldChar w:fldCharType="begin"/>
      </w:r>
      <w:r w:rsidR="00B40C6D">
        <w:instrText xml:space="preserve"> ADDIN ZOTERO_ITEM CSL_CITATION {"citationID":"CfrsKGb8","properties":{"formattedCitation":"[27]","plainCitation":"[27]","noteIndex":0},"citationItems":[{"id":839,"uris":["http://zotero.org/users/3015424/items/K9VWGH86"],"uri":["http://zotero.org/users/3015424/items/K9VWGH86"],"itemData":{"id":839,"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5963D7">
        <w:fldChar w:fldCharType="separate"/>
      </w:r>
      <w:r w:rsidR="000F47FB" w:rsidRPr="000F47FB">
        <w:rPr>
          <w:rFonts w:ascii="Calibri" w:hAnsi="Calibri" w:cs="Calibri"/>
        </w:rPr>
        <w:t>[27]</w:t>
      </w:r>
      <w:r w:rsidR="005963D7">
        <w:fldChar w:fldCharType="end"/>
      </w:r>
      <w:r w:rsidR="005963D7">
        <w:t>.  Although deterministic approach</w:t>
      </w:r>
      <w:r w:rsidR="00D55881">
        <w:t>es</w:t>
      </w:r>
      <w:r w:rsidR="005963D7">
        <w:t xml:space="preserve"> to population modelling ha</w:t>
      </w:r>
      <w:r w:rsidR="007348EC">
        <w:t>ve</w:t>
      </w:r>
      <w:r w:rsidR="005963D7">
        <w:t xml:space="preserve"> largely fallen out of favor for more complex structures and stochastic elements </w:t>
      </w:r>
      <w:r w:rsidR="005963D7">
        <w:fldChar w:fldCharType="begin"/>
      </w:r>
      <w:r w:rsidR="00B40C6D">
        <w:instrText xml:space="preserve"> ADDIN ZOTERO_ITEM CSL_CITATION {"citationID":"R2tn6J1V","properties":{"formattedCitation":"[28\\uc0\\u8211{}30]","plainCitation":"[28–30]","noteIndex":0},"citationItems":[{"id":1757,"uris":["http://zotero.org/users/3015424/items/C52JNQ42"],"uri":["http://zotero.org/users/3015424/items/C52JNQ42"],"itemData":{"id":1757,"type":"article-journal","title":"Simple mathematical models with very complicated dynamics","container-title":"Nature","page":"459-467","volume":"261","issue":"5560","DOI":"10.1038/261459a0","journalAbbreviation":"Nature","author":[{"family":"May","given":"Robert M."}],"issued":{"date-parts":[["1976",6,10]]}}},{"id":2021,"uris":["http://zotero.org/users/3015424/items/KQPIM8AT"],"uri":["http://zotero.org/users/3015424/items/KQPIM8AT"],"itemData":{"id":2021,"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20,"uris":["http://zotero.org/users/3015424/items/GTTDX9Y9"],"uri":["http://zotero.org/users/3015424/items/GTTDX9Y9"],"itemData":{"id":2020,"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rsidR="005963D7">
        <w:fldChar w:fldCharType="separate"/>
      </w:r>
      <w:r w:rsidR="00247AF9" w:rsidRPr="00247AF9">
        <w:rPr>
          <w:rFonts w:ascii="Calibri" w:hAnsi="Calibri" w:cs="Calibri"/>
          <w:szCs w:val="24"/>
        </w:rPr>
        <w:t>[28–30]</w:t>
      </w:r>
      <w:r w:rsidR="005963D7">
        <w:fldChar w:fldCharType="end"/>
      </w:r>
      <w:r w:rsidR="005963D7">
        <w:t>, simple dynamic models remain useful due to their easily interpret</w:t>
      </w:r>
      <w:r w:rsidR="009C5410">
        <w:t>able</w:t>
      </w:r>
      <w:r w:rsidR="005963D7">
        <w:t xml:space="preserve"> and ecologically meaningful parameters </w:t>
      </w:r>
      <w:r w:rsidR="005963D7">
        <w:fldChar w:fldCharType="begin"/>
      </w:r>
      <w:r w:rsidR="00B40C6D">
        <w:instrText xml:space="preserve"> ADDIN ZOTERO_ITEM CSL_CITATION {"citationID":"a2i22f9hl5t","properties":{"formattedCitation":"[31]","plainCitation":"[31]","noteIndex":0},"citationItems":[{"id":1929,"uris":["http://zotero.org/users/3015424/items/BENNAUFT"],"uri":["http://zotero.org/users/3015424/items/BENNAUFT"],"itemData":{"id":1929,"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rsidR="005963D7">
        <w:fldChar w:fldCharType="separate"/>
      </w:r>
      <w:r w:rsidR="00247AF9" w:rsidRPr="00247AF9">
        <w:rPr>
          <w:rFonts w:ascii="Calibri" w:hAnsi="Calibri" w:cs="Calibri"/>
        </w:rPr>
        <w:t>[31]</w:t>
      </w:r>
      <w:r w:rsidR="005963D7">
        <w:fldChar w:fldCharType="end"/>
      </w:r>
      <w:r w:rsidR="005963D7">
        <w:t xml:space="preserve">. </w:t>
      </w:r>
      <w:r w:rsidR="004849DA">
        <w:t>Further, t</w:t>
      </w:r>
      <w:r>
        <w:t xml:space="preserve">he techniques described in our paper </w:t>
      </w:r>
      <w:r w:rsidR="00DC50C9">
        <w:t xml:space="preserve">can </w:t>
      </w:r>
      <w:r>
        <w:t xml:space="preserve">be </w:t>
      </w:r>
      <w:r w:rsidR="00DC50C9">
        <w:t xml:space="preserve">readily </w:t>
      </w:r>
      <w:r>
        <w:t xml:space="preserve">adapted </w:t>
      </w:r>
      <w:r w:rsidR="007348EC">
        <w:t>to</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t>
      </w:r>
    </w:p>
    <w:p w14:paraId="53AB54FA" w14:textId="3D0C17A6" w:rsidR="00024214" w:rsidRDefault="00493C01" w:rsidP="00024214">
      <w:r>
        <w:t xml:space="preserve">We describe the basic structure of our </w:t>
      </w:r>
      <w:r w:rsidR="00283371">
        <w:t xml:space="preserve">DSD </w:t>
      </w:r>
      <w:r w:rsidR="00997D87">
        <w:t xml:space="preserve">algorithm </w:t>
      </w:r>
      <w:r>
        <w:t xml:space="preserve">and how it can be used to evaluate the presence, location, and magnitude of </w:t>
      </w:r>
      <w:r w:rsidR="00283371">
        <w:t xml:space="preserve">dynamic </w:t>
      </w:r>
      <w:r>
        <w:t xml:space="preserve">shifts in </w:t>
      </w:r>
      <w:r w:rsidR="00A30740">
        <w:t>population parameters</w:t>
      </w:r>
      <w:r w:rsidR="00283371">
        <w:t xml:space="preserve"> (i.e., break points in time series abundance</w:t>
      </w:r>
      <w:r w:rsidR="00AB1F88">
        <w:t xml:space="preserve"> data</w:t>
      </w:r>
      <w:r w:rsidR="00283371">
        <w:t>)</w:t>
      </w:r>
      <w:r>
        <w:t xml:space="preserve">. We demonstrate the utility </w:t>
      </w:r>
      <w:r w:rsidR="00B346F0">
        <w:t xml:space="preserve">of </w:t>
      </w:r>
      <w:r>
        <w:t xml:space="preserve">our </w:t>
      </w:r>
      <w:r w:rsidR="00997D87">
        <w:t xml:space="preserve">algorithm </w:t>
      </w:r>
      <w:r>
        <w:t xml:space="preserve">through a series of simulations and apply the </w:t>
      </w:r>
      <w:r w:rsidR="00997D87">
        <w:t xml:space="preserve">algorithm </w:t>
      </w:r>
      <w:r>
        <w:t xml:space="preserve">to </w:t>
      </w:r>
      <w:r w:rsidR="00B167B4">
        <w:t>empirical</w:t>
      </w:r>
      <w:r>
        <w:t xml:space="preserve"> case studies of two populations of economic </w:t>
      </w:r>
      <w:r w:rsidR="000673D9">
        <w:t xml:space="preserve">and conservation </w:t>
      </w:r>
      <w:r>
        <w:t xml:space="preserve">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Danaus plexippu</w:t>
      </w:r>
      <w:r>
        <w:rPr>
          <w:i/>
        </w:rPr>
        <w:t>s</w:t>
      </w:r>
      <w:r w:rsidR="00A30740">
        <w:t xml:space="preserve">) population using census data collected on its overwintering grounds in Mexico </w:t>
      </w:r>
      <w:r>
        <w:t>over a similar two</w:t>
      </w:r>
      <w:r w:rsidR="00F55E76">
        <w:t>-</w:t>
      </w:r>
      <w:r>
        <w:t>decade period.</w:t>
      </w:r>
      <w:r w:rsidR="00024214">
        <w:t xml:space="preserve"> </w:t>
      </w:r>
      <w:r w:rsidR="00024214" w:rsidRPr="0014050F">
        <w:t>In o</w:t>
      </w:r>
      <w:r w:rsidR="00024214">
        <w:t xml:space="preserve">ur ladybeetle case study, </w:t>
      </w:r>
      <w:r w:rsidR="00024214" w:rsidRPr="0014050F">
        <w:t xml:space="preserve">the </w:t>
      </w:r>
      <w:r w:rsidR="005907DA">
        <w:t xml:space="preserve">DSD </w:t>
      </w:r>
      <w:r w:rsidR="00997D87">
        <w:t xml:space="preserve">algorithm </w:t>
      </w:r>
      <w:r w:rsidR="00024214" w:rsidRPr="0014050F">
        <w:t xml:space="preserve">identified </w:t>
      </w:r>
      <w:r w:rsidR="00AB1F88">
        <w:t xml:space="preserve">dynamic </w:t>
      </w:r>
      <w:r w:rsidR="00024214" w:rsidRPr="0014050F">
        <w:t>shifts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326A78">
        <w:t xml:space="preserve">for a break </w:t>
      </w:r>
      <w:r w:rsidR="00D724DD">
        <w:t xml:space="preserve">coinciding </w:t>
      </w:r>
      <w:r w:rsidR="00024214">
        <w:t>with prey arrival and moderate</w:t>
      </w:r>
      <w:r w:rsidR="002133F8">
        <w:t xml:space="preserve">ly </w:t>
      </w:r>
      <w:r w:rsidR="00024214">
        <w:t xml:space="preserve">low weight </w:t>
      </w:r>
      <w:r w:rsidR="00326A78">
        <w:t xml:space="preserve">for </w:t>
      </w:r>
      <w:r w:rsidR="00553C76">
        <w:t>a break coinciding with</w:t>
      </w:r>
      <w:r w:rsidR="00024214">
        <w:t xml:space="preserve"> management actions </w:t>
      </w:r>
      <w:r w:rsidR="001A3D30">
        <w:t>aimed to control</w:t>
      </w:r>
      <w:r w:rsidR="00365572">
        <w:t xml:space="preserve"> </w:t>
      </w:r>
      <w:r w:rsidR="00024214">
        <w:t>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w:t>
      </w:r>
      <w:r w:rsidR="00F87480">
        <w:t>for</w:t>
      </w:r>
      <w:r w:rsidR="00087C5D">
        <w:t xml:space="preserve"> various</w:t>
      </w:r>
      <w:r w:rsidR="002133F8">
        <w:t xml:space="preserve"> </w:t>
      </w:r>
      <w:r w:rsidR="00024214">
        <w:t>break points, suggesting</w:t>
      </w:r>
      <w:r w:rsidR="00087C5D">
        <w:t xml:space="preserve"> that</w:t>
      </w:r>
      <w:r w:rsidR="00024214">
        <w:t xml:space="preserve"> multiple, super-imposed biological processes driv</w:t>
      </w:r>
      <w:r w:rsidR="00087C5D">
        <w:t>e</w:t>
      </w:r>
      <w:r w:rsidR="00024214">
        <w:t xml:space="preserve"> the dynamics of this </w:t>
      </w:r>
      <w:r w:rsidR="005D332F">
        <w:t>population</w:t>
      </w:r>
      <w:r w:rsidR="00024214">
        <w:t>.</w:t>
      </w:r>
    </w:p>
    <w:p w14:paraId="11837F81" w14:textId="71754865" w:rsidR="009C3D6D" w:rsidRPr="00E47472" w:rsidRDefault="00E47472" w:rsidP="00024214">
      <w:pPr>
        <w:rPr>
          <w:b/>
          <w:sz w:val="28"/>
          <w:szCs w:val="28"/>
        </w:rPr>
      </w:pPr>
      <w:r w:rsidRPr="00E47472">
        <w:rPr>
          <w:b/>
          <w:sz w:val="28"/>
          <w:szCs w:val="28"/>
        </w:rPr>
        <w:t>Methods</w:t>
      </w:r>
    </w:p>
    <w:p w14:paraId="285C064E" w14:textId="1C05D0DF" w:rsidR="00493C01" w:rsidRPr="00E47472" w:rsidRDefault="00493C01" w:rsidP="00493C01">
      <w:pPr>
        <w:rPr>
          <w:b/>
          <w:sz w:val="24"/>
          <w:szCs w:val="24"/>
        </w:rPr>
      </w:pPr>
      <w:r w:rsidRPr="00E47472">
        <w:rPr>
          <w:b/>
          <w:sz w:val="24"/>
          <w:szCs w:val="24"/>
        </w:rPr>
        <w:t xml:space="preserve">The </w:t>
      </w:r>
      <w:r w:rsidR="00D84C75" w:rsidRPr="00E47472">
        <w:rPr>
          <w:b/>
          <w:sz w:val="24"/>
          <w:szCs w:val="24"/>
        </w:rPr>
        <w:t xml:space="preserve">Dynamic </w:t>
      </w:r>
      <w:r w:rsidRPr="00E47472">
        <w:rPr>
          <w:b/>
          <w:sz w:val="24"/>
          <w:szCs w:val="24"/>
        </w:rPr>
        <w:t xml:space="preserve">Shift Detector </w:t>
      </w:r>
      <w:r w:rsidR="00997D87" w:rsidRPr="00E47472">
        <w:rPr>
          <w:b/>
          <w:sz w:val="24"/>
          <w:szCs w:val="24"/>
        </w:rPr>
        <w:t>algorithm</w:t>
      </w:r>
    </w:p>
    <w:p w14:paraId="7A4C5A80" w14:textId="24605C1A" w:rsidR="00E22FDA" w:rsidRPr="00324AC6" w:rsidRDefault="007A65A3" w:rsidP="00493C01">
      <w:pPr>
        <w:rPr>
          <w:rFonts w:eastAsiaTheme="minorEastAsia"/>
        </w:rPr>
      </w:pPr>
      <w:r>
        <w:t xml:space="preserve">Although any </w:t>
      </w:r>
      <w:r w:rsidR="003C0B39">
        <w:t xml:space="preserve">time series </w:t>
      </w:r>
      <w:r>
        <w:t xml:space="preserve">population model can be used </w:t>
      </w:r>
      <w:r w:rsidR="003C0B39">
        <w:t xml:space="preserve">with our tool, </w:t>
      </w:r>
      <w:r w:rsidR="007707AA">
        <w:t xml:space="preserve">we </w:t>
      </w:r>
      <w:r w:rsidR="00F247FF">
        <w:t xml:space="preserve">illustrate </w:t>
      </w:r>
      <w:r w:rsidR="007707AA">
        <w:t xml:space="preserve">the </w:t>
      </w:r>
      <w:r w:rsidR="00F247FF">
        <w:t>DSD</w:t>
      </w:r>
      <w:r w:rsidR="00277E44">
        <w:t xml:space="preserve"> algorithm</w:t>
      </w:r>
      <w:r w:rsidR="007707AA">
        <w:t xml:space="preserve"> with a Ricker population model. </w:t>
      </w:r>
      <w:r w:rsidR="008A3F76">
        <w:t>To do this, w</w:t>
      </w:r>
      <w:r w:rsidR="00493C01">
        <w:t xml:space="preserve">e assume that the population </w:t>
      </w:r>
      <w:r w:rsidR="00C270DB">
        <w:t>size</w:t>
      </w:r>
      <w:r w:rsidR="00493C01">
        <w:t xml:space="preserve"> </w:t>
      </w:r>
      <w:r w:rsidR="00C270DB">
        <w:t xml:space="preserve">in </w:t>
      </w:r>
      <w:r w:rsidR="00493C01">
        <w:t xml:space="preserve">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855061">
        <w:t xml:space="preserve"> and regulated by two parameters: </w:t>
      </w:r>
      <w:r w:rsidR="00493C01">
        <w:t xml:space="preserve">the carrying capacity of the system, </w:t>
      </w:r>
      <m:oMath>
        <m:r>
          <w:rPr>
            <w:rFonts w:ascii="Cambria Math" w:hAnsi="Cambria Math" w:cs="Times New Roman"/>
            <w:sz w:val="24"/>
            <w:szCs w:val="24"/>
          </w:rPr>
          <m:t>K</m:t>
        </m:r>
      </m:oMath>
      <w:r w:rsidR="00493C01">
        <w:t xml:space="preserve">, and the annual </w:t>
      </w:r>
      <w:r w:rsidR="004B2610">
        <w:t xml:space="preserve">intrinsic </w:t>
      </w:r>
      <w:r w:rsidR="00493C01">
        <w:t xml:space="preserve">growth rate, </w:t>
      </w:r>
      <m:oMath>
        <m:r>
          <w:rPr>
            <w:rFonts w:ascii="Cambria Math" w:hAnsi="Cambria Math" w:cs="Times New Roman"/>
            <w:sz w:val="24"/>
            <w:szCs w:val="24"/>
          </w:rPr>
          <m:t>r</m:t>
        </m:r>
      </m:oMath>
      <w:r w:rsidR="00493C01">
        <w:t xml:space="preserve"> </w:t>
      </w:r>
      <w:r w:rsidR="00493C01">
        <w:fldChar w:fldCharType="begin"/>
      </w:r>
      <w:r w:rsidR="00B40C6D">
        <w:instrText xml:space="preserve"> ADDIN ZOTERO_ITEM CSL_CITATION {"citationID":"a2lonl5c0vq","properties":{"formattedCitation":"[27]","plainCitation":"[27]","noteIndex":0},"citationItems":[{"id":839,"uris":["http://zotero.org/users/3015424/items/K9VWGH86"],"uri":["http://zotero.org/users/3015424/items/K9VWGH86"],"itemData":{"id":839,"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493C01">
        <w:fldChar w:fldCharType="separate"/>
      </w:r>
      <w:r w:rsidR="000F47FB" w:rsidRPr="000F47FB">
        <w:rPr>
          <w:rFonts w:ascii="Calibri" w:hAnsi="Calibri" w:cs="Calibri"/>
        </w:rPr>
        <w:t>[27]</w:t>
      </w:r>
      <w:r w:rsidR="00493C01">
        <w:fldChar w:fldCharType="end"/>
      </w:r>
      <w:r w:rsidR="00493C01">
        <w:t xml:space="preserve">: </w:t>
      </w:r>
    </w:p>
    <w:p w14:paraId="325F0590" w14:textId="3F05E5B9" w:rsidR="00493C01" w:rsidRPr="00562E12" w:rsidRDefault="00BD6C1F"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7E4E6622" w:rsidR="00493C01" w:rsidRDefault="00E22FDA" w:rsidP="00493C01">
      <w:r>
        <w:t xml:space="preserve">We further assume that observed annual population abundance is partially stochastic and may be influenced by environmental variation and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 N</w:t>
      </w:r>
      <w:r w:rsidR="00762808" w:rsidRPr="00786E52">
        <w:rPr>
          <w:i/>
          <w:vertAlign w:val="subscript"/>
        </w:rPr>
        <w:t>t</w:t>
      </w:r>
      <w:r w:rsidR="00493C01">
        <w:t xml:space="preserve">). </w:t>
      </w:r>
      <w:r>
        <w:t>The</w:t>
      </w:r>
      <w:r w:rsidR="00493C01">
        <w:t xml:space="preserve"> Ricker model </w:t>
      </w:r>
      <w:r>
        <w:t>is a useful starting point for break</w:t>
      </w:r>
      <w:r w:rsidR="009C3D6D">
        <w:t xml:space="preserve"> </w:t>
      </w:r>
      <w:r>
        <w:t xml:space="preserve">point analyses </w:t>
      </w:r>
      <w:r w:rsidR="00493C01">
        <w:t>because 1) it does not rely on any external information</w:t>
      </w:r>
      <w:r>
        <w:t xml:space="preserve"> </w:t>
      </w:r>
      <w:r>
        <w:lastRenderedPageBreak/>
        <w:t>(</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EA3BBE">
        <w:t xml:space="preserve">(including the error)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B40C6D">
        <w:instrText xml:space="preserve"> ADDIN ZOTERO_ITEM CSL_CITATION {"citationID":"J3vUceyI","properties":{"formattedCitation":"[32,33]","plainCitation":"[32,33]","noteIndex":0},"citationItems":[{"id":1785,"uris":["http://zotero.org/users/3015424/items/URZH5CDF"],"uri":["http://zotero.org/users/3015424/items/URZH5CDF"],"itemData":{"id":1785,"type":"article-journal","title":"Stock and Recruitment","container-title":"Journal of the Fisheries Research Board of Canada","page":"559-623","volume":"11","issue":"5","DOI":"10.1139/f54-039","ISSN":"0015-296X","journalAbbreviation":"J. Fish. Res. Bd. Can.","author":[{"family":"Ricker","given":"W. E."}],"issued":{"date-parts":[["1954",5,1]]}}},{"id":1926,"uris":["http://zotero.org/users/3015424/items/KHYMNYLI"],"uri":["http://zotero.org/users/3015424/items/KHYMNYLI"],"itemData":{"id":1926,"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247AF9" w:rsidRPr="00247AF9">
        <w:rPr>
          <w:rFonts w:ascii="Calibri" w:hAnsi="Calibri" w:cs="Calibri"/>
        </w:rPr>
        <w:t>[32,33]</w:t>
      </w:r>
      <w:r w:rsidR="00493C01">
        <w:fldChar w:fldCharType="end"/>
      </w:r>
      <w:r w:rsidR="00493C01">
        <w:t>.</w:t>
      </w:r>
      <w:r w:rsidR="005C75CC">
        <w:t xml:space="preserve"> </w:t>
      </w:r>
      <w:r w:rsidR="003913B1">
        <w:t>Subsequent</w:t>
      </w:r>
      <w:r w:rsidR="005C75CC">
        <w:t xml:space="preserve"> applications of the DSD </w:t>
      </w:r>
      <w:r w:rsidR="003913B1">
        <w:t>algorithm</w:t>
      </w:r>
      <w:r w:rsidR="005C75CC">
        <w:t xml:space="preserve"> can </w:t>
      </w:r>
      <w:r w:rsidR="003913B1">
        <w:t>incorporate other population models if the life history of the target organism requires a different structure.</w:t>
      </w:r>
    </w:p>
    <w:p w14:paraId="00E9D035" w14:textId="360E7C7D" w:rsidR="00493C01" w:rsidRDefault="00493C01" w:rsidP="00493C01">
      <w:r>
        <w:t xml:space="preserve">To build the </w:t>
      </w:r>
      <w:r w:rsidR="005907DA">
        <w:t xml:space="preserve">DSD </w:t>
      </w:r>
      <w:r w:rsidR="00997D87">
        <w:t>algorithm</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3A293315" w14:textId="39231694" w:rsidR="006D2307"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Akaike Information Criteria for small sample sizes (AICc) for each </w:t>
      </w:r>
      <w:r w:rsidR="002D4506">
        <w:t xml:space="preserve">segment </w:t>
      </w:r>
      <w:r>
        <w:t>and sum</w:t>
      </w:r>
      <w:r w:rsidR="00EA2CE8">
        <w:t>ming</w:t>
      </w:r>
      <w:r>
        <w:t xml:space="preserve"> them </w:t>
      </w:r>
      <w:r w:rsidR="0025536D">
        <w:t xml:space="preserve">accordingly </w:t>
      </w:r>
      <w:r w:rsidR="002D4506">
        <w:fldChar w:fldCharType="begin"/>
      </w:r>
      <w:r w:rsidR="00B40C6D">
        <w:instrText xml:space="preserve"> ADDIN ZOTERO_ITEM CSL_CITATION {"citationID":"RnKj7pQR","properties":{"formattedCitation":"[34]","plainCitation":"[34]","noteIndex":0},"citationItems":[{"id":2025,"uris":["http://zotero.org/users/3015424/items/K465RU5D"],"uri":["http://zotero.org/users/3015424/items/K465RU5D"],"itemData":{"id":2025,"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47AF9" w:rsidRPr="00247AF9">
        <w:rPr>
          <w:rFonts w:ascii="Calibri" w:hAnsi="Calibri" w:cs="Calibri"/>
        </w:rPr>
        <w:t>[34]</w:t>
      </w:r>
      <w:r w:rsidR="002D4506">
        <w:fldChar w:fldCharType="end"/>
      </w:r>
      <w:r w:rsidR="002D4506">
        <w:t xml:space="preserve">. </w:t>
      </w:r>
      <w:r w:rsidR="00DE7F5A">
        <w:t>F</w:t>
      </w:r>
      <w:r>
        <w:t>its for break point combinations with</w:t>
      </w:r>
      <w:r w:rsidR="00DE7F5A">
        <w:t xml:space="preserve"> comparatively</w:t>
      </w:r>
      <w:r>
        <w:t xml:space="preserve"> lower AICc values </w:t>
      </w:r>
      <w:r w:rsidR="0075440D">
        <w:t xml:space="preserve">are </w:t>
      </w:r>
      <w:r>
        <w:t>considered to have better performance.</w:t>
      </w:r>
      <w:r w:rsidR="00DA72A4">
        <w:t xml:space="preserve"> </w:t>
      </w:r>
      <w:r w:rsidR="0072442B">
        <w:t>F</w:t>
      </w:r>
      <w:r w:rsidR="00253218">
        <w:t xml:space="preserve">or a given time series, the </w:t>
      </w:r>
      <w:r w:rsidR="005907DA">
        <w:t xml:space="preserve">DSD </w:t>
      </w:r>
      <w:r w:rsidR="00997D87">
        <w:t xml:space="preserve">algorithm </w:t>
      </w:r>
      <w:r w:rsidR="00253218">
        <w:t>produces a set of top performing break point combinations for cases in which model fits produce equivalent AICc values (i.e. within 2 units of the best-performing fit</w:t>
      </w:r>
      <w:r w:rsidR="00D742AD">
        <w:t xml:space="preserve">; </w:t>
      </w:r>
      <w:r w:rsidR="00997D87">
        <w:fldChar w:fldCharType="begin"/>
      </w:r>
      <w:r w:rsidR="00B40C6D">
        <w:instrText xml:space="preserve"> ADDIN ZOTERO_ITEM CSL_CITATION {"citationID":"KFfx5xQc","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247AF9" w:rsidRPr="00247AF9">
        <w:rPr>
          <w:rFonts w:ascii="Calibri" w:hAnsi="Calibri" w:cs="Calibri"/>
        </w:rPr>
        <w:t>[35]</w:t>
      </w:r>
      <w:r w:rsidR="00997D87">
        <w:fldChar w:fldCharType="end"/>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 xml:space="preserve">the relative variable importance method </w:t>
      </w:r>
      <w:r w:rsidR="00757994">
        <w:fldChar w:fldCharType="begin"/>
      </w:r>
      <w:r w:rsidR="00B40C6D">
        <w:instrText xml:space="preserve"> ADDIN ZOTERO_ITEM CSL_CITATION {"citationID":"rDdG5sSt","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757994">
        <w:fldChar w:fldCharType="separate"/>
      </w:r>
      <w:r w:rsidR="00247AF9" w:rsidRPr="00247AF9">
        <w:rPr>
          <w:rFonts w:ascii="Calibri" w:hAnsi="Calibri" w:cs="Calibri"/>
        </w:rPr>
        <w:t>[35]</w:t>
      </w:r>
      <w:r w:rsidR="00757994">
        <w:fldChar w:fldCharType="end"/>
      </w:r>
      <w:r w:rsidR="00DA72A4">
        <w:t xml:space="preserve">. </w:t>
      </w:r>
      <w:r w:rsidR="008D5DD0">
        <w:t>W</w:t>
      </w:r>
      <w:r w:rsidR="00DA72A4">
        <w:t xml:space="preserve">e compute the Akaike weight </w:t>
      </w:r>
      <w:r w:rsidR="00DA72A4" w:rsidRPr="000237F7">
        <w:rPr>
          <w:i/>
        </w:rPr>
        <w:t>w</w:t>
      </w:r>
      <w:r w:rsidR="00DA72A4">
        <w:rPr>
          <w:vertAlign w:val="subscript"/>
        </w:rPr>
        <w:t xml:space="preserve">i </w:t>
      </w:r>
      <w:r w:rsidR="006D2307">
        <w:rPr>
          <w:vertAlign w:val="subscript"/>
        </w:rPr>
        <w:t xml:space="preserve"> </w:t>
      </w:r>
      <w:r w:rsidR="006D2307">
        <w:t xml:space="preserve">(a measure of the relative likelihood of a break point combination, given the data and the set of break point combinations being tested)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8C369E">
        <w:t xml:space="preserve">. Commonly used in model averaging, the </w:t>
      </w:r>
      <w:r w:rsidR="008C369E" w:rsidRPr="000237F7">
        <w:rPr>
          <w:i/>
        </w:rPr>
        <w:t>w</w:t>
      </w:r>
      <w:r w:rsidR="008C369E">
        <w:rPr>
          <w:vertAlign w:val="subscript"/>
        </w:rPr>
        <w:t>1</w:t>
      </w:r>
      <w:r w:rsidR="00757994" w:rsidRPr="00CC0E99">
        <w:t>,</w:t>
      </w:r>
      <w:r w:rsidR="00757994">
        <w:rPr>
          <w:vertAlign w:val="subscript"/>
        </w:rPr>
        <w:t xml:space="preserve"> </w:t>
      </w:r>
      <w:r w:rsidR="008C369E" w:rsidRPr="000237F7">
        <w:rPr>
          <w:i/>
        </w:rPr>
        <w:t>w</w:t>
      </w:r>
      <w:r w:rsidR="008C369E">
        <w:rPr>
          <w:vertAlign w:val="subscript"/>
        </w:rPr>
        <w:t>2</w:t>
      </w:r>
      <w:r w:rsidR="00757994" w:rsidRPr="00CC0E99">
        <w:t>,</w:t>
      </w:r>
      <w:r w:rsidR="00757994">
        <w:t>…</w:t>
      </w:r>
      <w:r w:rsidR="00DA72A4">
        <w:t xml:space="preserve"> </w:t>
      </w:r>
      <w:r w:rsidR="008C369E" w:rsidRPr="000237F7">
        <w:rPr>
          <w:i/>
        </w:rPr>
        <w:t>w</w:t>
      </w:r>
      <w:r w:rsidR="00757994">
        <w:rPr>
          <w:vertAlign w:val="subscript"/>
        </w:rPr>
        <w:t>n</w:t>
      </w:r>
      <w:r w:rsidR="008C369E">
        <w:rPr>
          <w:vertAlign w:val="subscript"/>
        </w:rPr>
        <w:t xml:space="preserve"> </w:t>
      </w:r>
      <w:r w:rsidR="00757994" w:rsidRPr="00CC0E99">
        <w:t xml:space="preserve"> are </w:t>
      </w:r>
      <w:r w:rsidR="00757994">
        <w:t xml:space="preserve">interpreted as the respective conditional probabilities for each model in a set of </w:t>
      </w:r>
      <w:r w:rsidR="00757994" w:rsidRPr="00CC0E99">
        <w:rPr>
          <w:i/>
        </w:rPr>
        <w:t>n</w:t>
      </w:r>
      <w:r w:rsidR="00757994">
        <w:t xml:space="preserve"> models </w:t>
      </w:r>
      <w:r w:rsidR="00757994">
        <w:fldChar w:fldCharType="begin"/>
      </w:r>
      <w:r w:rsidR="00B40C6D">
        <w:instrText xml:space="preserve"> ADDIN ZOTERO_ITEM CSL_CITATION {"citationID":"u2dzvEQ5","properties":{"formattedCitation":"[36]","plainCitation":"[36]","noteIndex":0},"citationItems":[{"id":1812,"uris":["http://zotero.org/users/3015424/items/7MLRL8WC"],"uri":["http://zotero.org/users/3015424/items/7MLRL8WC"],"itemData":{"id":1812,"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instrText>
      </w:r>
      <w:r w:rsidR="00757994">
        <w:fldChar w:fldCharType="separate"/>
      </w:r>
      <w:r w:rsidR="00247AF9" w:rsidRPr="00247AF9">
        <w:rPr>
          <w:rFonts w:ascii="Calibri" w:hAnsi="Calibri" w:cs="Calibri"/>
        </w:rPr>
        <w:t>[36]</w:t>
      </w:r>
      <w:r w:rsidR="00757994">
        <w:fldChar w:fldCharType="end"/>
      </w:r>
      <w:r w:rsidR="00757994">
        <w:t xml:space="preserve">. Break weight </w:t>
      </w:r>
      <w:r w:rsidR="00BD5B39">
        <w:t xml:space="preserve">(i.e., </w:t>
      </w:r>
      <w:r w:rsidR="00F63325">
        <w:t xml:space="preserve">relative </w:t>
      </w:r>
      <w:r w:rsidR="00757994">
        <w:t xml:space="preserve">variable importance, </w:t>
      </w:r>
      <w:r w:rsidR="00757994" w:rsidRPr="00CC0E99">
        <w:rPr>
          <w:i/>
        </w:rPr>
        <w:t>sensu</w:t>
      </w:r>
      <w:r w:rsidR="00757994">
        <w:t xml:space="preserve"> </w:t>
      </w:r>
      <w:r w:rsidR="00997D87">
        <w:fldChar w:fldCharType="begin"/>
      </w:r>
      <w:r w:rsidR="00B40C6D">
        <w:instrText xml:space="preserve"> ADDIN ZOTERO_ITEM CSL_CITATION {"citationID":"XXJbKUaM","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247AF9" w:rsidRPr="00247AF9">
        <w:rPr>
          <w:rFonts w:ascii="Calibri" w:hAnsi="Calibri" w:cs="Calibri"/>
        </w:rPr>
        <w:t>[35]</w:t>
      </w:r>
      <w:r w:rsidR="00997D87">
        <w:fldChar w:fldCharType="end"/>
      </w:r>
      <w:r w:rsidR="00757994">
        <w:t>) is computed as</w:t>
      </w:r>
      <w:r w:rsidR="00DA72A4">
        <w:t xml:space="preserve"> </w:t>
      </w:r>
      <w:r w:rsidR="00F63325">
        <w:t xml:space="preserve">the </w:t>
      </w:r>
      <w:r w:rsidR="00DA72A4">
        <w:t>sum</w:t>
      </w:r>
      <w:r w:rsidR="004628BA">
        <w:t xml:space="preserve"> </w:t>
      </w:r>
      <w:r w:rsidR="00757994">
        <w:t xml:space="preserve">of </w:t>
      </w:r>
      <w:r w:rsidR="00DA72A4">
        <w:t xml:space="preserve">the Akaike weights </w:t>
      </w:r>
      <w:r w:rsidR="0087290C">
        <w:t>for</w:t>
      </w:r>
      <w:r w:rsidR="00DA72A4">
        <w:t xml:space="preserve"> all break point combinations</w:t>
      </w:r>
      <w:r w:rsidR="00757994">
        <w:t>, where that break point appears</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p>
    <w:p w14:paraId="24E52C58" w14:textId="369526B0" w:rsidR="00493C01" w:rsidRPr="00DA72A4" w:rsidRDefault="004628BA" w:rsidP="004628BA">
      <w:r>
        <w:t xml:space="preserve">We selected AICc as our information criterion for model selection within the </w:t>
      </w:r>
      <w:r w:rsidR="005907DA">
        <w:t xml:space="preserve">DSD </w:t>
      </w:r>
      <w:r w:rsidR="00997D87">
        <w:t xml:space="preserve">algorithm </w:t>
      </w:r>
      <w:r>
        <w:t xml:space="preserve">because it </w:t>
      </w:r>
      <w:r w:rsidR="001C26AC">
        <w:t xml:space="preserve">provides </w:t>
      </w:r>
      <w:r>
        <w:t xml:space="preserve">a balance of </w:t>
      </w:r>
      <w:r w:rsidR="00E70BD0">
        <w:t xml:space="preserve">specificity </w:t>
      </w:r>
      <w:r>
        <w:t>and sensitivity</w:t>
      </w:r>
      <w:r w:rsidR="001C26AC">
        <w:t>.</w:t>
      </w:r>
      <w:r>
        <w:t xml:space="preserve"> </w:t>
      </w:r>
      <w:r w:rsidR="001C26AC">
        <w:t>H</w:t>
      </w:r>
      <w:r>
        <w:t xml:space="preserve">owever, we also completed a parallel analysis with an identical procedure using AIC as the information criterion for decision-making, which is documented in </w:t>
      </w:r>
      <w:r w:rsidR="001C26AC">
        <w:t xml:space="preserve">Appendix </w:t>
      </w:r>
      <w:r w:rsidR="006B3E8D">
        <w:t>S1</w:t>
      </w:r>
      <w:r>
        <w:t>.</w:t>
      </w:r>
      <w:r w:rsidR="00417B9D">
        <w:t xml:space="preserve"> </w:t>
      </w:r>
      <w:r w:rsidR="006B7574">
        <w:t xml:space="preserve">AICc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B40C6D">
        <w:instrText xml:space="preserve"> ADDIN ZOTERO_ITEM CSL_CITATION {"citationID":"9kUvnk8K","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247AF9" w:rsidRPr="00247AF9">
        <w:rPr>
          <w:rFonts w:ascii="Calibri" w:hAnsi="Calibri" w:cs="Calibri"/>
        </w:rPr>
        <w:t>[35]</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 xml:space="preserve">when increased </w:t>
      </w:r>
      <w:r w:rsidR="00997D87">
        <w:t xml:space="preserve">algorithmic </w:t>
      </w:r>
      <w:r w:rsidR="006B7574">
        <w:t>sensitivity to dynamic shifts is desired.</w:t>
      </w:r>
    </w:p>
    <w:p w14:paraId="06E2E117" w14:textId="6CA6A903" w:rsidR="00493C01" w:rsidRDefault="00493C01" w:rsidP="00493C01">
      <w:r>
        <w:t xml:space="preserve">The </w:t>
      </w:r>
      <w:r w:rsidR="005907DA">
        <w:t xml:space="preserve">DSD </w:t>
      </w:r>
      <w:r w:rsidR="00997D87">
        <w:t xml:space="preserve">algorithm </w:t>
      </w:r>
      <w:r>
        <w:t xml:space="preserve">is implemented as a series of R functions to enable a user to quickly generate a </w:t>
      </w:r>
      <w:r w:rsidR="00417B9D">
        <w:t>list of potential break points for a population time series dataset</w:t>
      </w:r>
      <w:r>
        <w:t xml:space="preserve">. The </w:t>
      </w:r>
      <w:r w:rsidR="00997D87">
        <w:t xml:space="preserve">algorithm </w:t>
      </w:r>
      <w:r>
        <w:t xml:space="preserve">(and all subsequent simulations and case studies) were scripted and run in R Version 3.3.3 </w:t>
      </w:r>
      <w:r>
        <w:fldChar w:fldCharType="begin"/>
      </w:r>
      <w:r w:rsidR="00B40C6D">
        <w:instrText xml:space="preserve"> ADDIN ZOTERO_ITEM CSL_CITATION {"citationID":"a262g9b99h5","properties":{"formattedCitation":"[37]","plainCitation":"[37]","noteIndex":0},"citationItems":[{"id":1781,"uris":["http://zotero.org/users/3015424/items/SWFJ2EDN"],"uri":["http://zotero.org/users/3015424/items/SWFJ2EDN"],"itemData":{"id":1781,"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r>
        <w:fldChar w:fldCharType="separate"/>
      </w:r>
      <w:r w:rsidR="00247AF9" w:rsidRPr="00247AF9">
        <w:rPr>
          <w:rFonts w:ascii="Calibri" w:hAnsi="Calibri" w:cs="Calibri"/>
        </w:rPr>
        <w:t>[37]</w:t>
      </w:r>
      <w:r>
        <w:fldChar w:fldCharType="end"/>
      </w:r>
      <w:r>
        <w:t xml:space="preserve">. </w:t>
      </w:r>
      <w:r w:rsidR="00015144">
        <w:t xml:space="preserve">For fitting the Ricker model, we used </w:t>
      </w:r>
      <w:r w:rsidR="00B40C6D">
        <w:t xml:space="preserve">the </w:t>
      </w:r>
      <w:r w:rsidR="00B40C6D" w:rsidRPr="00B40C6D">
        <w:t>Levenberg-Marquardt nonlinear least-squares algorithm</w:t>
      </w:r>
      <w:r w:rsidR="00B40C6D">
        <w:t xml:space="preserve"> as implemented in the package minpack.LM </w:t>
      </w:r>
      <w:r w:rsidR="00B40C6D">
        <w:fldChar w:fldCharType="begin"/>
      </w:r>
      <w:r w:rsidR="00B40C6D">
        <w:instrText xml:space="preserve"> ADDIN ZOTERO_ITEM CSL_CITATION {"citationID":"z7WFxfAD","properties":{"formattedCitation":"[38]","plainCitation":"[38]","noteIndex":0},"citationItems":[{"id":1763,"uris":["http://zotero.org/users/3015424/items/FUX9M2CW"],"uri":["http://zotero.org/users/3015424/items/FUX9M2CW"],"itemData":{"id":1763,"type":"book","title":"minpack. lm: R Interface to the Levenberg-Marquardt Nonlinear Least-Squares Algorithm Found in MINPACK","collection-title":"R package version 1.2-1","version":"1.2-1","title-short":"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B40C6D">
        <w:fldChar w:fldCharType="separate"/>
      </w:r>
      <w:r w:rsidR="00B40C6D" w:rsidRPr="0060335E">
        <w:rPr>
          <w:rFonts w:ascii="Calibri" w:hAnsi="Calibri" w:cs="Calibri"/>
        </w:rPr>
        <w:t>[38]</w:t>
      </w:r>
      <w:r w:rsidR="00B40C6D">
        <w:fldChar w:fldCharType="end"/>
      </w:r>
      <w:r w:rsidR="00B40C6D">
        <w:t xml:space="preserve">. </w:t>
      </w:r>
      <w:r>
        <w:t xml:space="preserve">All data manipulations, analyses and figure scripts, including the complete development history, are publicly available in a Github repository at </w:t>
      </w:r>
      <w:hyperlink r:id="rId7" w:history="1">
        <w:r w:rsidR="00C57D32" w:rsidRPr="00C57D32">
          <w:rPr>
            <w:color w:val="0000FF"/>
            <w:u w:val="single"/>
          </w:rPr>
          <w:t>https://github.com/cbahlai/dynamic_shift_detector</w:t>
        </w:r>
      </w:hyperlink>
      <w:r w:rsidR="00247AF9">
        <w:rPr>
          <w:color w:val="0000FF"/>
          <w:u w:val="single"/>
        </w:rPr>
        <w:t xml:space="preserve"> </w:t>
      </w:r>
      <w:r w:rsidR="00247AF9">
        <w:rPr>
          <w:color w:val="0000FF"/>
          <w:u w:val="single"/>
        </w:rPr>
        <w:fldChar w:fldCharType="begin"/>
      </w:r>
      <w:r w:rsidR="00B40C6D">
        <w:rPr>
          <w:color w:val="0000FF"/>
          <w:u w:val="single"/>
        </w:rPr>
        <w:instrText xml:space="preserve"> ADDIN ZOTERO_ITEM CSL_CITATION {"citationID":"nJ0RIOqu","properties":{"formattedCitation":"[39]","plainCitation":"[39]","noteIndex":0},"citationItems":[{"id":1805,"uris":["http://zotero.org/users/3015424/items/XBUW6QYE"],"uri":["http://zotero.org/users/3015424/items/XBUW6QYE"],"itemData":{"id":1805,"type":"article","title":"cbahlai/dynamic_shift_detector: The Dynamic Shift Detector","publisher":"Zenodo","source":"DataCite","abstract":"Functions and simulations for the Dynamic Shift Detector, an information-theoretic tool for identifying shifts in population time series data","URL":"https://zenodo.org/record/3368486","note":"DOI: 10.5281/zenodo.3368486","title-short":"cbahlai/dynamic_shift_detector","author":[{"family":"Bahlai","given":"Christie"}],"issued":{"date-parts":[["2019",8,14]]},"accessed":{"date-parts":[["2019",8,15]]}}}],"schema":"https://github.com/citation-style-language/schema/raw/master/csl-citation.json"} </w:instrText>
      </w:r>
      <w:r w:rsidR="00247AF9">
        <w:rPr>
          <w:color w:val="0000FF"/>
          <w:u w:val="single"/>
        </w:rPr>
        <w:fldChar w:fldCharType="separate"/>
      </w:r>
      <w:r w:rsidR="00B40C6D" w:rsidRPr="0060335E">
        <w:rPr>
          <w:rFonts w:ascii="Calibri" w:hAnsi="Calibri" w:cs="Calibri"/>
        </w:rPr>
        <w:t>[39]</w:t>
      </w:r>
      <w:r w:rsidR="00247AF9">
        <w:rPr>
          <w:color w:val="0000FF"/>
          <w:u w:val="single"/>
        </w:rPr>
        <w:fldChar w:fldCharType="end"/>
      </w:r>
      <w:r w:rsidR="00C57D32">
        <w:t xml:space="preserve">. </w:t>
      </w:r>
      <w:r>
        <w:t xml:space="preserve">We summarize the role of each function </w:t>
      </w:r>
      <w:r w:rsidR="0027575D">
        <w:t xml:space="preserve">used in the </w:t>
      </w:r>
      <w:r w:rsidR="00997D87">
        <w:t xml:space="preserve">algorithm </w:t>
      </w:r>
      <w:r w:rsidR="008F7A31">
        <w:t>with</w:t>
      </w:r>
      <w:r w:rsidR="006B3E8D">
        <w:t>in Appendix S2</w:t>
      </w:r>
      <w:r>
        <w:t>.</w:t>
      </w:r>
    </w:p>
    <w:p w14:paraId="4283F8AD" w14:textId="77777777" w:rsidR="00247AF9" w:rsidRDefault="00247AF9" w:rsidP="00493C01">
      <w:pPr>
        <w:rPr>
          <w:b/>
        </w:rPr>
      </w:pPr>
    </w:p>
    <w:p w14:paraId="48E1EDBC" w14:textId="5B50B6DC" w:rsidR="00493C01" w:rsidRPr="00E47472" w:rsidRDefault="00493C01" w:rsidP="00493C01">
      <w:pPr>
        <w:rPr>
          <w:b/>
          <w:sz w:val="24"/>
          <w:szCs w:val="24"/>
        </w:rPr>
      </w:pPr>
      <w:r w:rsidRPr="00E47472">
        <w:rPr>
          <w:b/>
          <w:sz w:val="24"/>
          <w:szCs w:val="24"/>
        </w:rPr>
        <w:t>Simulation study</w:t>
      </w:r>
    </w:p>
    <w:p w14:paraId="0A06F1AC" w14:textId="77777777" w:rsidR="006E21FB" w:rsidRDefault="00493C01" w:rsidP="00493C01">
      <w:r>
        <w:t xml:space="preserve">We conducted a series of simulations to test the accuracy </w:t>
      </w:r>
      <w:r w:rsidR="00F6528D">
        <w:t xml:space="preserve">of </w:t>
      </w:r>
      <w:r>
        <w:t xml:space="preserve">the </w:t>
      </w:r>
      <w:r w:rsidR="005907DA">
        <w:t xml:space="preserve">DSD </w:t>
      </w:r>
      <w:r w:rsidR="00997D87">
        <w:t xml:space="preserve">algorithm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w:t>
      </w:r>
      <w:r w:rsidR="00997D87">
        <w:t xml:space="preserve">algorithm </w:t>
      </w:r>
      <w:r w:rsidR="00761009">
        <w:t xml:space="preserve">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r w:rsidR="00F6528D" w:rsidRPr="00042E44">
        <w:rPr>
          <w:i/>
        </w:rPr>
        <w:t>r</w:t>
      </w:r>
      <w:r w:rsidR="00F6528D">
        <w:t xml:space="preserve"> </w:t>
      </w:r>
      <w:r w:rsidR="00117610">
        <w:t xml:space="preserve">at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p>
    <w:p w14:paraId="6E6E63A9" w14:textId="77777777" w:rsidR="00785091" w:rsidRDefault="0062727D" w:rsidP="00493C01">
      <w:r>
        <w:t>We</w:t>
      </w:r>
      <w:r w:rsidR="00700FB5">
        <w:t xml:space="preserve"> </w:t>
      </w:r>
      <w:r w:rsidR="00117610">
        <w:t>further</w:t>
      </w:r>
      <w:r>
        <w:t xml:space="preserve"> evaluated how the magnitude of </w:t>
      </w:r>
      <w:r w:rsidR="00400E52">
        <w:t>stochasticity</w:t>
      </w:r>
      <w:r>
        <w:t xml:space="preserve"> in the system (as measured by the</w:t>
      </w:r>
      <w:r w:rsidR="00493C01">
        <w:t xml:space="preserve"> error </w:t>
      </w:r>
      <w:r>
        <w:t>term</w:t>
      </w:r>
      <w:r w:rsidR="00493C01">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t>) influenced</w:t>
      </w:r>
      <w:r w:rsidR="00997D87">
        <w:t xml:space="preserve"> algorithm</w:t>
      </w:r>
      <w:r>
        <w:t xml:space="preserve">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w:t>
      </w:r>
      <w:r w:rsidR="005907DA">
        <w:t>DSD</w:t>
      </w:r>
      <w:r w:rsidR="00400E52">
        <w:t>)</w:t>
      </w:r>
      <w:r w:rsidR="00263647">
        <w:t xml:space="preserve">. </w:t>
      </w:r>
      <w:r w:rsidR="00493C01">
        <w:t xml:space="preserve">For </w:t>
      </w:r>
      <w:r w:rsidR="00400E52">
        <w:t>each annual population size in the simulated dataset</w:t>
      </w:r>
      <w:r w:rsidR="00493C01">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p>
    <w:p w14:paraId="1E6A143C" w14:textId="5193AF2C" w:rsidR="00493C01" w:rsidRDefault="00117610" w:rsidP="00493C01">
      <w:r>
        <w:t>We ran these simulations</w:t>
      </w:r>
      <w:r w:rsidR="00700FB5">
        <w:t xml:space="preserve"> </w:t>
      </w:r>
      <w:r>
        <w:t>with all noise</w:t>
      </w:r>
      <w:r w:rsidR="00B1554A">
        <w:t xml:space="preserve"> (</w:t>
      </w:r>
      <m:oMath>
        <m:r>
          <w:rPr>
            <w:rFonts w:ascii="Cambria Math" w:hAnsi="Cambria Math"/>
          </w:rPr>
          <m:t>τ</m:t>
        </m:r>
      </m:oMath>
      <w:r w:rsidR="00B1554A">
        <w:rPr>
          <w:rFonts w:eastAsiaTheme="minorEastAsia"/>
        </w:rPr>
        <w:t>)</w:t>
      </w:r>
      <w:r>
        <w:t xml:space="preserve"> levels</w:t>
      </w:r>
      <w:r w:rsidR="00700FB5">
        <w:t xml:space="preserve"> across all </w:t>
      </w:r>
      <w:r>
        <w:t>percent</w:t>
      </w:r>
      <w:r w:rsidR="00700FB5">
        <w:t xml:space="preserve"> change values for </w:t>
      </w:r>
      <w:r w:rsidR="00700FB5" w:rsidRPr="00DC13D1">
        <w:rPr>
          <w:i/>
        </w:rPr>
        <w:t>r</w:t>
      </w:r>
      <w:r w:rsidR="00700FB5">
        <w:t xml:space="preserve"> and </w:t>
      </w:r>
      <w:r w:rsidR="00700FB5" w:rsidRPr="00DC13D1">
        <w:rPr>
          <w:i/>
        </w:rPr>
        <w:t>K</w:t>
      </w:r>
      <w:r>
        <w:t xml:space="preserve"> (with other parameters held at base values)</w:t>
      </w:r>
      <w:r w:rsidR="00700FB5">
        <w:t xml:space="preserve"> for a total of 50 </w:t>
      </w:r>
      <w:r w:rsidR="00F77E9C">
        <w:t xml:space="preserve">additional </w:t>
      </w:r>
      <w:r w:rsidR="00700FB5">
        <w:t>scenarios (</w:t>
      </w:r>
      <w:r>
        <w:t>five</w:t>
      </w:r>
      <w:r w:rsidR="00700FB5">
        <w:t xml:space="preserve"> percent noise values </w:t>
      </w:r>
      <w:r>
        <w:t xml:space="preserve">with five percent changes in </w:t>
      </w:r>
      <w:r w:rsidRPr="007529B4">
        <w:rPr>
          <w:i/>
        </w:rPr>
        <w:t>r</w:t>
      </w:r>
      <w:r>
        <w:t xml:space="preserve"> and five percent changes in </w:t>
      </w:r>
      <w:r w:rsidRPr="007529B4">
        <w:rPr>
          <w:i/>
        </w:rPr>
        <w:t>K</w:t>
      </w:r>
      <w:r w:rsidR="00700FB5">
        <w:t>). Finally,</w:t>
      </w:r>
      <w:r>
        <w:t xml:space="preserve"> </w:t>
      </w:r>
      <w:r w:rsidR="00700FB5">
        <w:t xml:space="preserve">we tested the impact of time series length by modifying the length of the simulated time series at five-year intervals over a range from 15 – 30 years </w:t>
      </w:r>
      <w:r>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rsidR="00493C01">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rsidR="00493C01">
        <w:t>with 0, 1, 2 and 3</w:t>
      </w:r>
      <w:r w:rsidR="007370A4">
        <w:t xml:space="preserve"> breaks</w:t>
      </w:r>
      <w:r w:rsidR="00B1554A">
        <w:t xml:space="preserve">. Break point locations </w:t>
      </w:r>
      <w:r w:rsidR="00761009">
        <w:t>were randomly selected from within the set of possible time points</w:t>
      </w:r>
      <w:r w:rsidR="00493C01">
        <w:t xml:space="preserve">. </w:t>
      </w:r>
      <w:r w:rsidR="004E1275">
        <w:t xml:space="preserve">In total, we generated </w:t>
      </w:r>
      <w:r w:rsidR="000E0392">
        <w:t>93</w:t>
      </w:r>
      <w:r w:rsidR="00364F78">
        <w:t xml:space="preserve">,572 </w:t>
      </w:r>
      <w:r w:rsidR="004E1275">
        <w:t xml:space="preserve">data sets that we examined with our </w:t>
      </w:r>
      <w:r w:rsidR="005907DA">
        <w:t xml:space="preserve">DSD </w:t>
      </w:r>
      <w:r w:rsidR="00997D87">
        <w:t>algorithm</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C57D32">
        <w:t xml:space="preserve"> to converge</w:t>
      </w:r>
      <w:r w:rsidR="00B1554A">
        <w:t xml:space="preserve">; </w:t>
      </w:r>
      <w:r w:rsidR="0043659E">
        <w:t>results for such combinations are not presented</w:t>
      </w:r>
      <w:r w:rsidR="003F728A">
        <w:t>).</w:t>
      </w:r>
    </w:p>
    <w:p w14:paraId="4A7C3025" w14:textId="49C83CAB" w:rsidR="00312392" w:rsidRDefault="00312392" w:rsidP="00493C01">
      <w:r>
        <w:t xml:space="preserve">We </w:t>
      </w:r>
      <w:r w:rsidR="00C25022">
        <w:t xml:space="preserve">evaluated </w:t>
      </w:r>
      <w:r>
        <w:t xml:space="preserve">the </w:t>
      </w:r>
      <w:r w:rsidR="005907DA">
        <w:t xml:space="preserve">DSD </w:t>
      </w:r>
      <w:r w:rsidR="00997D87">
        <w:t xml:space="preserve">algorithm’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break point combinations whose AICc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21CC3C4C" w14:textId="534BCE9F" w:rsidR="009C3D6D" w:rsidRPr="00E47472" w:rsidRDefault="009C3D6D" w:rsidP="00493C01">
      <w:pPr>
        <w:rPr>
          <w:b/>
          <w:sz w:val="28"/>
          <w:szCs w:val="28"/>
        </w:rPr>
      </w:pPr>
      <w:r w:rsidRPr="00E47472">
        <w:rPr>
          <w:b/>
          <w:sz w:val="28"/>
          <w:szCs w:val="28"/>
        </w:rPr>
        <w:lastRenderedPageBreak/>
        <w:t>Results</w:t>
      </w:r>
    </w:p>
    <w:p w14:paraId="1E429476" w14:textId="346C5036" w:rsidR="009C3D6D" w:rsidRPr="00E47472" w:rsidRDefault="009C3D6D" w:rsidP="00493C01">
      <w:pPr>
        <w:rPr>
          <w:b/>
          <w:sz w:val="24"/>
          <w:szCs w:val="24"/>
        </w:rPr>
      </w:pPr>
      <w:r w:rsidRPr="00E47472">
        <w:rPr>
          <w:b/>
          <w:sz w:val="24"/>
          <w:szCs w:val="24"/>
        </w:rPr>
        <w:t>Simulation Study</w:t>
      </w:r>
    </w:p>
    <w:p w14:paraId="6697162A" w14:textId="0A203C3C" w:rsidR="00493C01" w:rsidRDefault="00B853B2" w:rsidP="00493C01">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867651">
        <w:t>A</w:t>
      </w:r>
      <w:r w:rsidR="00B321C6">
        <w:t>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5907DA">
        <w:t xml:space="preserve">DSD </w:t>
      </w:r>
      <w:r w:rsidR="001A7FA7">
        <w:t>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5907DA">
        <w:t xml:space="preserve">DSD </w:t>
      </w:r>
      <w:r w:rsidR="00997D87">
        <w:t xml:space="preserve">algorithm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w:t>
      </w:r>
      <w:r w:rsidR="00697843">
        <w:t>nonlinear models</w:t>
      </w:r>
      <w:r w:rsidR="00A001CE">
        <w:t xml:space="preserve"> produce chaotic dynamics </w:t>
      </w:r>
      <w:r w:rsidR="005932CA">
        <w:t xml:space="preserve">with high </w:t>
      </w:r>
      <w:r w:rsidR="00697843">
        <w:t>population growth rates</w:t>
      </w:r>
      <w:r w:rsidR="00E73CB6">
        <w:t xml:space="preserve"> (</w:t>
      </w:r>
      <w:r w:rsidR="00697843">
        <w:t xml:space="preserve">e.g., </w:t>
      </w:r>
      <w:r w:rsidR="00E73CB6">
        <w:t>r &gt; 2.</w:t>
      </w:r>
      <w:r w:rsidR="00A26FD7">
        <w:t>3</w:t>
      </w:r>
      <w:r w:rsidR="00697843">
        <w:t xml:space="preserve"> in the Ricker model</w:t>
      </w:r>
      <w:r w:rsidR="00E73CB6">
        <w:t>)</w:t>
      </w:r>
      <w:r w:rsidR="00182910">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5907DA">
        <w:t xml:space="preserve">DSD </w:t>
      </w:r>
      <w:r w:rsidR="00F63325">
        <w:t xml:space="preserve">algorithm </w:t>
      </w:r>
      <w:r w:rsidR="00493C01">
        <w:t>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cy was also low</w:t>
      </w:r>
      <w:r w:rsidR="001D6CFB">
        <w:t>er</w:t>
      </w:r>
      <w:r w:rsidR="00325D46">
        <w:t xml:space="preserve"> in cases where the number of break points was high relative to the time series length (e.g., </w:t>
      </w:r>
      <w:r w:rsidR="00837331">
        <w:t>20 years and three breaks)</w:t>
      </w:r>
      <w:r w:rsidR="00902F3B">
        <w:t>.</w:t>
      </w:r>
    </w:p>
    <w:p w14:paraId="4A77E940" w14:textId="795AEDA2" w:rsidR="00527036" w:rsidRDefault="00EE1A6B" w:rsidP="00493C01">
      <w:bookmarkStart w:id="0"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t>
      </w:r>
      <w:r w:rsidR="007D78F2">
        <w:t xml:space="preserve">our results suggest the following decision rules to evaluate strength of evidence for a break occurring at a given time point: </w:t>
      </w:r>
      <w:r w:rsidR="0043141D">
        <w:t xml:space="preserve">when a weight of &gt;0.8 is indicated for a break found by the </w:t>
      </w:r>
      <w:r w:rsidR="005907DA">
        <w:t xml:space="preserve">DSD </w:t>
      </w:r>
      <w:r w:rsidR="00F63325">
        <w:t>algorithm</w:t>
      </w:r>
      <w:r w:rsidR="0043141D">
        <w:t xml:space="preserve">,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0"/>
    <w:p w14:paraId="4D6964D6" w14:textId="3C564E04" w:rsidR="00493C01" w:rsidRPr="00E47472" w:rsidRDefault="009106F5" w:rsidP="00493C01">
      <w:pPr>
        <w:rPr>
          <w:sz w:val="24"/>
          <w:szCs w:val="24"/>
        </w:rPr>
      </w:pPr>
      <w:r w:rsidRPr="00E47472">
        <w:rPr>
          <w:b/>
          <w:bCs/>
          <w:iCs/>
          <w:sz w:val="24"/>
          <w:szCs w:val="24"/>
        </w:rPr>
        <w:t>Case stud</w:t>
      </w:r>
      <w:r w:rsidR="003A4850" w:rsidRPr="00E47472">
        <w:rPr>
          <w:b/>
          <w:bCs/>
          <w:iCs/>
          <w:sz w:val="24"/>
          <w:szCs w:val="24"/>
        </w:rPr>
        <w:t>y applications</w:t>
      </w:r>
    </w:p>
    <w:p w14:paraId="5F4E3EFB" w14:textId="39FF44B6" w:rsidR="00493C01" w:rsidRDefault="00493C01" w:rsidP="00493C01">
      <w:r>
        <w:t xml:space="preserve">We tested the performance of the </w:t>
      </w:r>
      <w:r w:rsidR="005907DA">
        <w:t xml:space="preserve">DSD </w:t>
      </w:r>
      <w:r w:rsidR="00F63325">
        <w:t xml:space="preserve">algorithm </w:t>
      </w:r>
      <w:r>
        <w:t>with two case</w:t>
      </w:r>
      <w:r w:rsidR="001E66C2">
        <w:t xml:space="preserve"> </w:t>
      </w:r>
      <w:r>
        <w:t>s</w:t>
      </w:r>
      <w:r w:rsidR="001E66C2">
        <w:t>tudies</w:t>
      </w:r>
      <w:r>
        <w:t xml:space="preserve"> using population time series data from field observation</w:t>
      </w:r>
      <w:r w:rsidR="001E66C2">
        <w:t>s</w:t>
      </w:r>
      <w:r>
        <w:t>. Both case studies involve approximately two decades of observations of economically or culturally important insect species</w:t>
      </w:r>
      <w:r w:rsidR="00025960">
        <w:t xml:space="preserve">: </w:t>
      </w:r>
      <w:r>
        <w:t>one examines an invasion process and the other examines a population decline, both occurring over the same time period in recent history.</w:t>
      </w:r>
    </w:p>
    <w:p w14:paraId="57D309D6" w14:textId="78F7DE59" w:rsidR="00493C01" w:rsidRPr="00E47472" w:rsidRDefault="002D019F" w:rsidP="00493C01">
      <w:pPr>
        <w:rPr>
          <w:b/>
          <w:bCs/>
        </w:rPr>
      </w:pPr>
      <w:r w:rsidRPr="00E47472">
        <w:rPr>
          <w:b/>
          <w:bCs/>
        </w:rPr>
        <w:t xml:space="preserve">Multicolored Asian ladybeetles </w:t>
      </w:r>
      <w:r w:rsidR="00493C01" w:rsidRPr="00E47472">
        <w:rPr>
          <w:b/>
          <w:bCs/>
        </w:rPr>
        <w:t>in southwestern Michigan</w:t>
      </w:r>
    </w:p>
    <w:p w14:paraId="562D2ABC" w14:textId="77F56785"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B40C6D">
        <w:instrText xml:space="preserve"> ADDIN ZOTERO_ITEM CSL_CITATION {"citationID":"aiqcni7gke","properties":{"formattedCitation":"[40\\uc0\\u8211{}42]","plainCitation":"[40–42]","noteIndex":0},"citationItems":[{"id":1080,"uris":["http://zotero.org/users/3015424/items/S54CRNH6"],"uri":["http://zotero.org/users/3015424/items/S54CRNH6"],"itemData":{"id":1080,"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153,"uris":["http://zotero.org/users/3015424/items/4JQ8P5MR"],"uri":["http://zotero.org/users/3015424/items/4JQ8P5MR"],"itemData":{"id":153,"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B40C6D" w:rsidRPr="0060335E">
        <w:rPr>
          <w:rFonts w:ascii="Calibri" w:hAnsi="Calibri" w:cs="Calibri"/>
          <w:szCs w:val="24"/>
        </w:rPr>
        <w:t>[40–42]</w:t>
      </w:r>
      <w:r>
        <w:fldChar w:fldCharType="end"/>
      </w:r>
      <w:r>
        <w:t xml:space="preserve">.  </w:t>
      </w:r>
    </w:p>
    <w:p w14:paraId="1DCD5FE4" w14:textId="0E2911A3" w:rsidR="00493C01" w:rsidRDefault="00493C01" w:rsidP="00493C01">
      <w:r>
        <w:lastRenderedPageBreak/>
        <w:t>Two break points</w:t>
      </w:r>
      <w:r w:rsidR="0036101F">
        <w:t>,</w:t>
      </w:r>
      <w:r>
        <w:t xml:space="preserve"> one occurring after 2000 and one occurring after 2005</w:t>
      </w:r>
      <w:r w:rsidR="0036101F">
        <w:t>,</w:t>
      </w:r>
      <w:r>
        <w:t xml:space="preserve"> were observed in the </w:t>
      </w:r>
      <w:r w:rsidR="003D7B3C">
        <w:t>top</w:t>
      </w:r>
      <w:r w:rsidR="0010338A">
        <w:t xml:space="preserve"> performing</w:t>
      </w:r>
      <w:r w:rsidR="003D7B3C">
        <w:t xml:space="preserve"> </w:t>
      </w:r>
      <w:r>
        <w:t xml:space="preserve">break point combination (Fig. </w:t>
      </w:r>
      <w:r w:rsidR="008B4B47">
        <w:t xml:space="preserve">3 </w:t>
      </w:r>
      <w:r>
        <w:t>A</w:t>
      </w:r>
      <w:r w:rsidR="00132F8B">
        <w:t>, AICc=-18.02</w:t>
      </w:r>
      <w:r>
        <w:t xml:space="preserve">). </w:t>
      </w:r>
      <w:r w:rsidR="003D7B3C">
        <w:t xml:space="preserve">However, the </w:t>
      </w:r>
      <w:r w:rsidR="005907DA">
        <w:t xml:space="preserve">DSD </w:t>
      </w:r>
      <w:r w:rsidR="00F63325">
        <w:t xml:space="preserve">algorithm </w:t>
      </w:r>
      <w:r w:rsidR="003D7B3C">
        <w:t>indicated that two additional break point combinations, a single break after 2000</w:t>
      </w:r>
      <w:r w:rsidR="00132F8B">
        <w:t xml:space="preserve"> (AICc=-17.46)</w:t>
      </w:r>
      <w:r w:rsidR="003D7B3C">
        <w:t>, and a no break series</w:t>
      </w:r>
      <w:r w:rsidR="00132F8B">
        <w:t xml:space="preserve"> (AICc=-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w:t>
      </w:r>
      <w:r w:rsidR="00224AB3">
        <w:t xml:space="preserve">the </w:t>
      </w:r>
      <w:r w:rsidR="0043141D">
        <w:t xml:space="preserve">0.2 and 0.8 decision rules, </w:t>
      </w:r>
      <w:r w:rsidR="00AC02B9">
        <w:t xml:space="preserve">we conclude that there is </w:t>
      </w:r>
      <w:r w:rsidR="00A21FD1">
        <w:t xml:space="preserve">moderately </w:t>
      </w:r>
      <w:r w:rsidR="00AC02B9">
        <w:t xml:space="preserve">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02AFBDBD" w:rsidR="00CB7EEE" w:rsidRDefault="0065187C" w:rsidP="00493C01">
      <w:r>
        <w:t xml:space="preserve">Our </w:t>
      </w:r>
      <w:r w:rsidR="00E067C5">
        <w:t xml:space="preserve">results </w:t>
      </w:r>
      <w:r w:rsidR="00AC02B9">
        <w:t xml:space="preserve">can be explained in the context of the known ecology of this ladybeetle. </w:t>
      </w:r>
      <w:r w:rsidR="00CB7EEE">
        <w:t xml:space="preserve">Dynamics of the ladybeetle invasion appear to be closely coupled with prey availability </w:t>
      </w:r>
      <w:r w:rsidR="00CB7EEE">
        <w:fldChar w:fldCharType="begin"/>
      </w:r>
      <w:r w:rsidR="00B40C6D">
        <w:instrText xml:space="preserve"> ADDIN ZOTERO_ITEM CSL_CITATION {"citationID":"aeo5980lef","properties":{"formattedCitation":"[41,43\\uc0\\u8211{}45]","plainCitation":"[41,43–45]","noteIndex":0},"citationItems":[{"id":997,"uris":["http://zotero.org/users/3015424/items/Q83C5EAQ"],"uri":["http://zotero.org/users/3015424/items/Q83C5EAQ"],"itemData":{"id":997,"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359,"uris":["http://zotero.org/users/3015424/items/9M3EFWVI"],"uri":["http://zotero.org/users/3015424/items/9M3EFWVI"],"itemData":{"id":359,"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219,"uris":["http://zotero.org/users/3015424/items/63S8PB2U"],"uri":["http://zotero.org/users/3015424/items/63S8PB2U"],"itemData":{"id":219,"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153,"uris":["http://zotero.org/users/3015424/items/4JQ8P5MR"],"uri":["http://zotero.org/users/3015424/items/4JQ8P5MR"],"itemData":{"id":153,"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B40C6D" w:rsidRPr="0060335E">
        <w:rPr>
          <w:rFonts w:ascii="Calibri" w:hAnsi="Calibri" w:cs="Calibri"/>
          <w:szCs w:val="24"/>
        </w:rPr>
        <w:t>[41,43–45]</w:t>
      </w:r>
      <w:r w:rsidR="00CB7EEE">
        <w:fldChar w:fldCharType="end"/>
      </w:r>
      <w:r w:rsidR="00CB7EEE">
        <w:t xml:space="preserve">, which, in turn, is driven by documented pest management practices (neonicotinoid insecticide use; </w:t>
      </w:r>
      <w:r w:rsidR="00CB7EEE">
        <w:fldChar w:fldCharType="begin"/>
      </w:r>
      <w:r w:rsidR="00B40C6D">
        <w:instrText xml:space="preserve"> ADDIN ZOTERO_ITEM CSL_CITATION {"citationID":"T7Lck71G","properties":{"formattedCitation":"[42]","plainCitation":"[42]","noteIndex":0},"citationItems":[{"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B40C6D" w:rsidRPr="0060335E">
        <w:rPr>
          <w:rFonts w:ascii="Calibri" w:hAnsi="Calibri" w:cs="Calibri"/>
        </w:rPr>
        <w:t>[42]</w:t>
      </w:r>
      <w:r w:rsidR="00CB7EEE">
        <w:fldChar w:fldCharType="end"/>
      </w:r>
      <w:r w:rsidR="009C3D6D">
        <w:t>)</w:t>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B40C6D">
        <w:instrText xml:space="preserve"> ADDIN ZOTERO_ITEM CSL_CITATION {"citationID":"Aubs2z5X","properties":{"formattedCitation":"[46,47]","plainCitation":"[46,47]","noteIndex":0},"citationItems":[{"id":504,"uris":["http://zotero.org/users/3015424/items/CPK4JSN3"],"uri":["http://zotero.org/users/3015424/items/CPK4JSN3"],"itemData":{"id":504,"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41,"uris":["http://zotero.org/users/3015424/items/23WFJMID"],"uri":["http://zotero.org/users/3015424/items/23WFJMID"],"itemData":{"id":41,"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B40C6D" w:rsidRPr="0060335E">
        <w:rPr>
          <w:rFonts w:ascii="Calibri" w:hAnsi="Calibri" w:cs="Calibri"/>
        </w:rPr>
        <w:t>[46,47]</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B40C6D">
        <w:instrText xml:space="preserve"> ADDIN ZOTERO_ITEM CSL_CITATION {"citationID":"XxxTEEIo","properties":{"formattedCitation":"[40]","plainCitation":"[40]","noteIndex":0},"citationItems":[{"id":1080,"uris":["http://zotero.org/users/3015424/items/S54CRNH6"],"uri":["http://zotero.org/users/3015424/items/S54CRNH6"],"itemData":{"id":1080,"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B40C6D" w:rsidRPr="0060335E">
        <w:rPr>
          <w:rFonts w:ascii="Calibri" w:hAnsi="Calibri" w:cs="Calibri"/>
        </w:rPr>
        <w:t>[40]</w:t>
      </w:r>
      <w:r w:rsidR="00CB7EEE">
        <w:fldChar w:fldCharType="end"/>
      </w:r>
      <w:r w:rsidR="00CB7EEE">
        <w:t>, supporting both a higher carrying capacity and a greater intrinsic growth rate. The second shift, after 2005,</w:t>
      </w:r>
      <w:r w:rsidR="00AC02B9">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w:t>
      </w:r>
      <w:r w:rsidR="00CB7EEE">
        <w:t>limit early season reproduction of</w:t>
      </w:r>
      <w:r w:rsidR="00D9182C">
        <w:t xml:space="preserve"> ladybeetles</w:t>
      </w:r>
      <w:r w:rsidR="00CB7EEE">
        <w:rPr>
          <w:i/>
        </w:rPr>
        <w:t xml:space="preserve"> </w:t>
      </w:r>
      <w:r w:rsidR="00CB7EEE">
        <w:rPr>
          <w:i/>
        </w:rPr>
        <w:fldChar w:fldCharType="begin"/>
      </w:r>
      <w:r w:rsidR="00B40C6D">
        <w:rPr>
          <w:i/>
        </w:rPr>
        <w:instrText xml:space="preserve"> ADDIN ZOTERO_ITEM CSL_CITATION {"citationID":"nksNrgGO","properties":{"formattedCitation":"[42]","plainCitation":"[42]","noteIndex":0},"citationItems":[{"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B40C6D" w:rsidRPr="0060335E">
        <w:rPr>
          <w:rFonts w:ascii="Calibri" w:hAnsi="Calibri" w:cs="Calibri"/>
        </w:rPr>
        <w:t>[42]</w:t>
      </w:r>
      <w:r w:rsidR="00CB7EEE">
        <w:rPr>
          <w:i/>
        </w:rPr>
        <w:fldChar w:fldCharType="end"/>
      </w:r>
      <w:r w:rsidR="00AC02B9">
        <w:rPr>
          <w:i/>
        </w:rPr>
        <w:t xml:space="preserve">. </w:t>
      </w:r>
      <w:r w:rsidR="00AC02B9">
        <w:t xml:space="preserve">Indeed, in this case, we would expect a weaker shift in dynamics as </w:t>
      </w:r>
      <w:r w:rsidR="003B047C">
        <w:t xml:space="preserve">the prey item is incompletely controlled, and control tactics were not uniformly adopted across the prey’s range </w:t>
      </w:r>
      <w:r w:rsidR="00DD77E0">
        <w:t>simultaneously</w:t>
      </w:r>
      <w:r w:rsidR="003B047C">
        <w:t>.</w:t>
      </w:r>
    </w:p>
    <w:p w14:paraId="6AE46F63" w14:textId="77777777" w:rsidR="00493C01" w:rsidRPr="00E47472" w:rsidRDefault="00493C01" w:rsidP="00493C01">
      <w:pPr>
        <w:rPr>
          <w:b/>
          <w:bCs/>
        </w:rPr>
      </w:pPr>
      <w:r w:rsidRPr="00E47472">
        <w:rPr>
          <w:b/>
          <w:bCs/>
        </w:rPr>
        <w:t>Monarch butterflies in Mexican overwintering grounds</w:t>
      </w:r>
    </w:p>
    <w:p w14:paraId="589226B1" w14:textId="5FFB75E3" w:rsidR="00493C01" w:rsidRDefault="00493C01" w:rsidP="00493C01">
      <w:r>
        <w:t>The eastern population of the North American monarch butterfly (</w:t>
      </w:r>
      <w:r w:rsidRPr="00B2319C">
        <w:rPr>
          <w:i/>
        </w:rPr>
        <w:t>Danaus plexippus</w:t>
      </w:r>
      <w:r>
        <w:t xml:space="preserve">) is migratory, with the majority of individuals overwintering in large aggregations in Oyamel fir forests within the transvolcanic mountains in the central region of Mexico </w:t>
      </w:r>
      <w:r>
        <w:fldChar w:fldCharType="begin"/>
      </w:r>
      <w:r w:rsidR="00B40C6D">
        <w:instrText xml:space="preserve"> ADDIN ZOTERO_ITEM CSL_CITATION {"citationID":"eF6vlShd","properties":{"formattedCitation":"[48]","plainCitation":"[48]","noteIndex":0},"citationItems":[{"id":1787,"uris":["http://zotero.org/users/3015424/items/VBHMW7IZ"],"uri":["http://zotero.org/users/3015424/items/VBHMW7IZ"],"itemData":{"id":1787,"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B40C6D" w:rsidRPr="0060335E">
        <w:rPr>
          <w:rFonts w:ascii="Calibri" w:hAnsi="Calibri" w:cs="Calibri"/>
        </w:rPr>
        <w:t>[48]</w:t>
      </w:r>
      <w:r>
        <w:fldChar w:fldCharType="end"/>
      </w:r>
      <w:r>
        <w:t xml:space="preserve">. Monarchs are highly dispersed over their breeding season, occupying landscapes throughout the agricultural belt in central and eastern United States and southern Canada </w:t>
      </w:r>
      <w:r>
        <w:fldChar w:fldCharType="begin"/>
      </w:r>
      <w:r w:rsidR="00B40C6D">
        <w:instrText xml:space="preserve"> ADDIN ZOTERO_ITEM CSL_CITATION {"citationID":"aq6d1r3rai","properties":{"formattedCitation":"[49]","plainCitation":"[49]","noteIndex":0},"citationItems":[{"id":1748,"uris":["http://zotero.org/users/3015424/items/4XQF7GWC"],"uri":["http://zotero.org/users/3015424/items/4XQF7GWC"],"itemData":{"id":1748,"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00B40C6D" w:rsidRPr="0060335E">
        <w:rPr>
          <w:rFonts w:ascii="Calibri" w:hAnsi="Calibri" w:cs="Calibri"/>
        </w:rPr>
        <w:t>[49]</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B40C6D">
        <w:instrText xml:space="preserve"> ADDIN ZOTERO_ITEM CSL_CITATION {"citationID":"a4tutls3lj","properties":{"formattedCitation":"[50]","plainCitation":"[50]","noteIndex":0},"citationItems":[{"id":1927,"uris":["http://zotero.org/users/3015424/items/2NLKVLKZ"],"uri":["http://zotero.org/users/3015424/items/2NLKVLKZ"],"itemData":{"id":192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00B40C6D" w:rsidRPr="0060335E">
        <w:rPr>
          <w:rFonts w:ascii="Calibri" w:hAnsi="Calibri" w:cs="Calibri"/>
        </w:rPr>
        <w:t>[50]</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B40C6D">
        <w:instrText xml:space="preserve"> ADDIN ZOTERO_ITEM CSL_CITATION {"citationID":"vTGi1NiW","properties":{"formattedCitation":"[51]","plainCitation":"[51]","noteIndex":0},"citationItems":[{"id":2013,"uris":["http://zotero.org/users/3015424/items/BVDH6Z7V"],"uri":["http://zotero.org/users/3015424/items/BVDH6Z7V"],"itemData":{"id":2013,"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B40C6D" w:rsidRPr="0060335E">
        <w:rPr>
          <w:rFonts w:ascii="Calibri" w:hAnsi="Calibri" w:cs="Calibri"/>
        </w:rPr>
        <w:t>[51]</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MonarchWatch</w:t>
      </w:r>
      <w:r w:rsidR="00432AAE">
        <w:t>;</w:t>
      </w:r>
      <w:r>
        <w:t xml:space="preserve"> </w:t>
      </w:r>
      <w:r>
        <w:fldChar w:fldCharType="begin"/>
      </w:r>
      <w:r w:rsidR="00B40C6D">
        <w:instrText xml:space="preserve"> ADDIN ZOTERO_ITEM CSL_CITATION {"citationID":"a1tqlimv43l","properties":{"formattedCitation":"(Lovett 2017)","plainCitation":"(Lovett 2017)","dontUpdate":true,"noteIndex":0},"citationItems":[{"id":1756,"uris":["http://zotero.org/users/3015424/items/9SN6MZVG"],"uri":["http://zotero.org/users/3015424/items/9SN6MZVG"],"itemData":{"id":1756,"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5DFB682E" w:rsidR="00493C01" w:rsidRDefault="00493C01" w:rsidP="00493C01">
      <w:r>
        <w:t xml:space="preserve">The </w:t>
      </w:r>
      <w:r w:rsidR="005907DA">
        <w:t xml:space="preserve">DSD </w:t>
      </w:r>
      <w:r w:rsidR="00F63325">
        <w:t xml:space="preserve">algorithm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AICc=120.18</w:t>
      </w:r>
      <w:r>
        <w:t xml:space="preserve">). </w:t>
      </w:r>
      <w:r w:rsidR="005F74F8">
        <w:t xml:space="preserve">However, the </w:t>
      </w:r>
      <w:r w:rsidR="00F63325">
        <w:t xml:space="preserve">algorithm </w:t>
      </w:r>
      <w:r w:rsidR="005F74F8">
        <w:t xml:space="preserve">indicated that two additional break point combinations, a single break after 2006 (AICc=121.87) and a </w:t>
      </w:r>
      <w:r w:rsidR="00C51B55">
        <w:t>two-</w:t>
      </w:r>
      <w:r w:rsidR="005F74F8">
        <w:t xml:space="preserve">break combination of 2003 and 2008 (AICc=-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w:t>
      </w:r>
      <w:r w:rsidR="00627D6D">
        <w:t>is erroneous and provi</w:t>
      </w:r>
      <w:r w:rsidR="00293143">
        <w:t>ding</w:t>
      </w:r>
      <w:r w:rsidR="00292760">
        <w:t xml:space="preserve"> intermediate</w:t>
      </w:r>
      <w:r w:rsidR="00A601EA">
        <w:t xml:space="preserve"> support for the 2003 and 2008 breaks</w:t>
      </w:r>
      <w:r w:rsidR="005F74F8">
        <w:t xml:space="preserve">. As with </w:t>
      </w:r>
      <w:r w:rsidR="005F74F8">
        <w:lastRenderedPageBreak/>
        <w:t>our ladybeetle case study, the strength of evidence was strongest for the first break,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343BE0F0"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r w:rsidR="00B40C6D">
        <w:instrText xml:space="preserve"> ADDIN ZOTERO_ITEM CSL_CITATION {"citationID":"QT8l0Owy","properties":{"formattedCitation":"[53,54]","plainCitation":"[53,54]","noteIndex":0},"citationItems":[{"id":2019,"uris":["http://zotero.org/users/3015424/items/4DS9T5T9"],"uri":["http://zotero.org/users/3015424/items/4DS9T5T9"],"itemData":{"id":2019,"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850,"uris":["http://zotero.org/users/3015424/items/KGI2F39G"],"uri":["http://zotero.org/users/3015424/items/KGI2F39G"],"itemData":{"id":850,"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00B40C6D" w:rsidRPr="0060335E">
        <w:rPr>
          <w:rFonts w:ascii="Calibri" w:hAnsi="Calibri" w:cs="Calibri"/>
        </w:rPr>
        <w:t>[53,54]</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rsidR="00B40C6D">
        <w:instrText xml:space="preserve"> ADDIN ZOTERO_ITEM CSL_CITATION {"citationID":"a23i0e7e6ii","properties":{"formattedCitation":"[55]","plainCitation":"[55]","noteIndex":0},"citationItems":[{"id":1749,"uris":["http://zotero.org/users/3015424/items/5J9HWG46"],"uri":["http://zotero.org/users/3015424/items/5J9HWG46"],"itemData":{"id":1749,"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00B40C6D" w:rsidRPr="0060335E">
        <w:rPr>
          <w:rFonts w:ascii="Calibri" w:hAnsi="Calibri" w:cs="Calibri"/>
        </w:rPr>
        <w:t>[55]</w:t>
      </w:r>
      <w:r>
        <w:fldChar w:fldCharType="end"/>
      </w:r>
      <w:r>
        <w:t xml:space="preserve">. Although glyphosate tolerant soybeans and maize were introduced to the US market in 1996 and 1998 respectively </w:t>
      </w:r>
      <w:r>
        <w:fldChar w:fldCharType="begin"/>
      </w:r>
      <w:r w:rsidR="00B40C6D">
        <w:instrText xml:space="preserve"> ADDIN ZOTERO_ITEM CSL_CITATION {"citationID":"a85p3n616h","properties":{"formattedCitation":"[56]","plainCitation":"[56]","noteIndex":0},"citationItems":[{"id":1773,"uris":["http://zotero.org/users/3015424/items/MRPSQNIJ"],"uri":["http://zotero.org/users/3015424/items/MRPSQNIJ"],"itemData":{"id":1773,"type":"article-journal","title":"Glyphosate-resistant crops and weeds: now and in the future","author":[{"family":"Powles","given":"Stephen O Duke Stephen B"}],"issued":{"date-parts":[["2010"]]}}}],"schema":"https://github.com/citation-style-language/schema/raw/master/csl-citation.json"} </w:instrText>
      </w:r>
      <w:r>
        <w:fldChar w:fldCharType="separate"/>
      </w:r>
      <w:r w:rsidR="00B40C6D" w:rsidRPr="0060335E">
        <w:rPr>
          <w:rFonts w:ascii="Calibri" w:hAnsi="Calibri" w:cs="Calibri"/>
        </w:rPr>
        <w:t>[56]</w:t>
      </w:r>
      <w:r>
        <w:fldChar w:fldCharType="end"/>
      </w:r>
      <w:r>
        <w:t xml:space="preserve">,  actual glyphosate use lagged behind, with dramatic increases in use of the pesticide in 1998-2003 in soybean, and 2007-2008 in maize </w:t>
      </w:r>
      <w:r>
        <w:fldChar w:fldCharType="begin"/>
      </w:r>
      <w:r w:rsidR="00B40C6D">
        <w:instrText xml:space="preserve"> ADDIN ZOTERO_ITEM CSL_CITATION {"citationID":"a1hl1lc5gv6","properties":{"formattedCitation":"[57]","plainCitation":"[57]","noteIndex":0},"citationItems":[{"id":1784,"uris":["http://zotero.org/users/3015424/items/THSXFBHU"],"uri":["http://zotero.org/users/3015424/items/THSXFBHU"],"itemData":{"id":1784,"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00B40C6D" w:rsidRPr="0060335E">
        <w:rPr>
          <w:rFonts w:ascii="Calibri" w:hAnsi="Calibri" w:cs="Calibri"/>
        </w:rPr>
        <w:t>[57]</w:t>
      </w:r>
      <w:r>
        <w:fldChar w:fldCharType="end"/>
      </w:r>
      <w:r>
        <w:t xml:space="preserve">. </w:t>
      </w:r>
    </w:p>
    <w:p w14:paraId="7C05C850" w14:textId="4AEC0EEE" w:rsidR="001A760B" w:rsidRDefault="00A601EA" w:rsidP="001A760B">
      <w:r>
        <w:t xml:space="preserve">However, additional drivers </w:t>
      </w:r>
      <w:r w:rsidR="00784564">
        <w:t xml:space="preserve">likely </w:t>
      </w:r>
      <w:r>
        <w:t xml:space="preserve">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B40C6D">
        <w:instrText xml:space="preserve"> ADDIN ZOTERO_ITEM CSL_CITATION {"citationID":"a2i7trmq63f","properties":{"formattedCitation":"[58]","plainCitation":"[58]","noteIndex":0},"citationItems":[{"id":1769,"uris":["http://zotero.org/users/3015424/items/IT77ZTI6"],"uri":["http://zotero.org/users/3015424/items/IT77ZTI6"],"itemData":{"id":1769,"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B40C6D" w:rsidRPr="0060335E">
        <w:rPr>
          <w:rFonts w:ascii="Calibri" w:hAnsi="Calibri" w:cs="Calibri"/>
        </w:rPr>
        <w:t>[58]</w:t>
      </w:r>
      <w:r w:rsidR="001A760B">
        <w:fldChar w:fldCharType="end"/>
      </w:r>
      <w:r w:rsidR="001A760B">
        <w:t>.</w:t>
      </w:r>
      <w:r>
        <w:t xml:space="preserve"> Other </w:t>
      </w:r>
      <w:r w:rsidR="001A760B">
        <w:t xml:space="preserve">studies have implicated climate </w:t>
      </w:r>
      <w:r w:rsidR="001A760B">
        <w:fldChar w:fldCharType="begin"/>
      </w:r>
      <w:r w:rsidR="00B40C6D">
        <w:instrText xml:space="preserve"> ADDIN ZOTERO_ITEM CSL_CITATION {"citationID":"a1q25ckc7jk","properties":{"formattedCitation":"[59]","plainCitation":"[59]","noteIndex":0},"citationItems":[{"id":1771,"uris":["http://zotero.org/users/3015424/items/JRUA6RZK"],"uri":["http://zotero.org/users/3015424/items/JRUA6RZK"],"itemData":{"id":1771,"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B40C6D" w:rsidRPr="0060335E">
        <w:rPr>
          <w:rFonts w:ascii="Calibri" w:hAnsi="Calibri" w:cs="Calibri"/>
        </w:rPr>
        <w:t>[59]</w:t>
      </w:r>
      <w:r w:rsidR="001A760B">
        <w:fldChar w:fldCharType="end"/>
      </w:r>
      <w:r w:rsidR="001A760B">
        <w:t xml:space="preserve">, </w:t>
      </w:r>
      <w:r w:rsidR="00217133">
        <w:t xml:space="preserve">extreme </w:t>
      </w:r>
      <w:r w:rsidR="001A760B">
        <w:t xml:space="preserve">weather events </w:t>
      </w:r>
      <w:r w:rsidR="001A760B">
        <w:fldChar w:fldCharType="begin"/>
      </w:r>
      <w:r w:rsidR="00B40C6D">
        <w:instrText xml:space="preserve"> ADDIN ZOTERO_ITEM CSL_CITATION {"citationID":"a28t0hbcl1g","properties":{"formattedCitation":"[60]","plainCitation":"[60]","noteIndex":0},"citationItems":[{"id":1779,"uris":["http://zotero.org/users/3015424/items/R6HTQIHT"],"uri":["http://zotero.org/users/3015424/items/R6HTQIHT"],"itemData":{"id":1779,"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B40C6D" w:rsidRPr="0060335E">
        <w:rPr>
          <w:rFonts w:ascii="Calibri" w:hAnsi="Calibri" w:cs="Calibri"/>
        </w:rPr>
        <w:t>[60]</w:t>
      </w:r>
      <w:r w:rsidR="001A760B">
        <w:fldChar w:fldCharType="end"/>
      </w:r>
      <w:r w:rsidR="001A760B">
        <w:t xml:space="preserve">, changing habitat availability on wintering grounds </w:t>
      </w:r>
      <w:r w:rsidR="001A760B">
        <w:fldChar w:fldCharType="begin"/>
      </w:r>
      <w:r w:rsidR="00B40C6D">
        <w:instrText xml:space="preserve"> ADDIN ZOTERO_ITEM CSL_CITATION {"citationID":"a1hnagcerbh","properties":{"formattedCitation":"[61]","plainCitation":"[61]","noteIndex":0},"citationItems":[{"id":1755,"uris":["http://zotero.org/users/3015424/items/9P4G2UCM"],"uri":["http://zotero.org/users/3015424/items/9P4G2UCM"],"itemData":{"id":175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B40C6D" w:rsidRPr="0060335E">
        <w:rPr>
          <w:rFonts w:ascii="Calibri" w:hAnsi="Calibri" w:cs="Calibri"/>
        </w:rPr>
        <w:t>[61]</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B40C6D">
        <w:instrText xml:space="preserve"> ADDIN ZOTERO_ITEM CSL_CITATION {"citationID":"IKP008Vd","properties":{"formattedCitation":"[62,63]","plainCitation":"[62,63]","noteIndex":0},"citationItems":[{"id":2011,"uris":["http://zotero.org/users/3015424/items/CT37BZBS"],"uri":["http://zotero.org/users/3015424/items/CT37BZBS"],"itemData":{"id":2011,"type":"article-journal","title":"New Perspectives on Monarch Migration, Evolution, and Population Biology","container-title":"Monarchs in a Changing World: Biology and Conservation of an Iconic Butterfly","page":"203","author":[{"family":"Davis","given":"ANDREW K."},{"family":"Altizer","given":"SONIA"}],"issued":{"date-parts":[["2015"]]}}},{"id":1811,"uris":["http://zotero.org/users/3015424/items/YKNUEEL3"],"uri":["http://zotero.org/users/3015424/items/YKNUEEL3"],"itemData":{"id":1811,"type":"article-journal","title":"Multiscale seasonal factors drive the size of winter monarch colonies","container-title":"Proceedings of the National Academy of Sciences","page":"8609","volume":"116","issue":"17","abstract":"We address a debate that has spurred scientific and public discourse: whether conditions during autumn migration are contributing to the decline of the eastern monarch butterfly population. Using a multiscale modeling approach, we reveal that continental-scale landscape greenness during migration (proxy for nectar availability) and the amount of forest cover at winter sites significantly influence arrival colony sizes. We also demonstrate a significant demographic connection between summer and winter population sizes. Our results suggest that environmental factors during—and at the culmination of—autumn migration, combined with summer population size, explain a substantial portion of temporal variation in monarch population dynamics during a time frame after which other major putative sources of mortality (host plant and winter habitat loss) have lessened considerably.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journalAbbreviation":"Proc Natl Acad Sci USA","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00647F76">
        <w:fldChar w:fldCharType="separate"/>
      </w:r>
      <w:r w:rsidR="00B40C6D" w:rsidRPr="0060335E">
        <w:rPr>
          <w:rFonts w:ascii="Calibri" w:hAnsi="Calibri" w:cs="Calibri"/>
        </w:rPr>
        <w:t>[62,63]</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w:t>
      </w:r>
      <w:r w:rsidR="00D84C75">
        <w:t xml:space="preserve">dynamic </w:t>
      </w:r>
      <w:r w:rsidR="001A760B">
        <w:t xml:space="preserve">shifts </w:t>
      </w:r>
      <w:r w:rsidR="000F0016">
        <w:t>complicated</w:t>
      </w:r>
      <w:r w:rsidR="001A760B">
        <w:t>.</w:t>
      </w:r>
    </w:p>
    <w:p w14:paraId="2DC1886C" w14:textId="10FCA8E2" w:rsidR="00493C01" w:rsidRPr="00E47472" w:rsidRDefault="00493C01" w:rsidP="00493C01">
      <w:pPr>
        <w:rPr>
          <w:b/>
          <w:sz w:val="28"/>
          <w:szCs w:val="28"/>
        </w:rPr>
      </w:pPr>
      <w:r w:rsidRPr="00E47472">
        <w:rPr>
          <w:b/>
          <w:sz w:val="28"/>
          <w:szCs w:val="28"/>
        </w:rPr>
        <w:t>Discussion</w:t>
      </w:r>
    </w:p>
    <w:p w14:paraId="67090113" w14:textId="4FB393E1" w:rsidR="003767CE" w:rsidRDefault="00CF1B74" w:rsidP="00705548">
      <w:r>
        <w:t xml:space="preserve">The </w:t>
      </w:r>
      <w:r w:rsidR="005907DA">
        <w:t xml:space="preserve">DSD </w:t>
      </w:r>
      <w:r w:rsidR="00F63325">
        <w:t>algorithm</w:t>
      </w:r>
      <w:r w:rsidR="008724B5">
        <w:t xml:space="preserve"> </w:t>
      </w:r>
      <w:r>
        <w:t xml:space="preserve">provides a novel tool for </w:t>
      </w:r>
      <w:r w:rsidR="00575692">
        <w:t xml:space="preserve">evaluating </w:t>
      </w:r>
      <w:r w:rsidR="00F4492E">
        <w:t xml:space="preserve">shifts </w:t>
      </w:r>
      <w:r w:rsidR="00575692">
        <w:t>in parameter</w:t>
      </w:r>
      <w:r w:rsidR="00B85863">
        <w:t xml:space="preserve"> value</w:t>
      </w:r>
      <w:r w:rsidR="00575692">
        <w:t>s</w:t>
      </w:r>
      <w:r w:rsidR="00F07910">
        <w:t xml:space="preserve"> that govern </w:t>
      </w:r>
      <w:r w:rsidR="00B74773">
        <w:t xml:space="preserve">density-dependent </w:t>
      </w:r>
      <w:r w:rsidR="00F07910">
        <w:t>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w:t>
      </w:r>
      <w:r w:rsidR="005907DA">
        <w:t xml:space="preserve">DSD </w:t>
      </w:r>
      <w:r w:rsidR="00F63325">
        <w:t xml:space="preserve">algorithm </w:t>
      </w:r>
      <w:r w:rsidR="0010648E">
        <w:t>can</w:t>
      </w:r>
      <w:r w:rsidR="00575692">
        <w:t xml:space="preserve"> </w:t>
      </w:r>
      <w:r>
        <w:t xml:space="preserve">not only identify and quantify parameter changes but </w:t>
      </w:r>
      <w:r w:rsidR="0037042E">
        <w:t xml:space="preserve">also </w:t>
      </w:r>
      <w:r w:rsidR="00F57D13">
        <w:t xml:space="preserve">assess </w:t>
      </w:r>
      <w:r w:rsidR="004422F7">
        <w:t>uncertainty in potential break points</w:t>
      </w:r>
      <w:r>
        <w:t xml:space="preserve"> </w:t>
      </w:r>
      <w:r w:rsidR="00575692">
        <w:t xml:space="preserve">and help </w:t>
      </w:r>
      <w:r w:rsidR="008E1411">
        <w:t>detect</w:t>
      </w:r>
      <w:r w:rsidR="00575692">
        <w:t xml:space="preserve"> time frames </w:t>
      </w:r>
      <w:r w:rsidR="008E1411">
        <w:t>w</w:t>
      </w:r>
      <w:r w:rsidR="00F91DD5">
        <w:t>h</w:t>
      </w:r>
      <w:r w:rsidR="008E1411">
        <w:t>ere</w:t>
      </w:r>
      <w:r w:rsidR="000E5818">
        <w:t xml:space="preserve"> additional</w:t>
      </w:r>
      <w:r w:rsidR="008E1411">
        <w:t xml:space="preserve"> research should be </w:t>
      </w:r>
      <w:r w:rsidR="00681A31">
        <w:t>focused</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w:t>
      </w:r>
      <w:r w:rsidR="004B4314">
        <w:t>,</w:t>
      </w:r>
      <w:r w:rsidR="005C5E4E">
        <w:t xml:space="preserve">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r w:rsidR="006D031D">
        <w:t xml:space="preserve">Characterizing </w:t>
      </w:r>
      <w:r w:rsidR="004C7707">
        <w:t xml:space="preserve">dynamic </w:t>
      </w:r>
      <w:r w:rsidR="006D031D">
        <w:t xml:space="preserve">transitions in </w:t>
      </w:r>
      <w:r w:rsidR="00502B7C">
        <w:t xml:space="preserve">population </w:t>
      </w:r>
      <w:r w:rsidR="00B63D41">
        <w:t xml:space="preserve">time series </w:t>
      </w:r>
      <w:r w:rsidR="006D031D">
        <w:t xml:space="preserve">data has been </w:t>
      </w:r>
      <w:r w:rsidR="005000CD">
        <w:t>hindered</w:t>
      </w:r>
      <w:r w:rsidR="006D031D">
        <w:t xml:space="preserve"> </w:t>
      </w:r>
      <w:r w:rsidR="006D031D" w:rsidRPr="006D031D">
        <w:t>by</w:t>
      </w:r>
      <w:r w:rsidR="005000CD">
        <w:t xml:space="preserve"> a</w:t>
      </w:r>
      <w:r w:rsidR="006D031D" w:rsidRPr="006D031D">
        <w:t xml:space="preserve"> lack of a common, accessible, and </w:t>
      </w:r>
      <w:r w:rsidR="006D031D">
        <w:t xml:space="preserve">empirical </w:t>
      </w:r>
      <w:r w:rsidR="006D031D" w:rsidRPr="006D031D">
        <w:t>approach</w:t>
      </w:r>
      <w:r w:rsidR="006D031D">
        <w:t xml:space="preserve">es </w:t>
      </w:r>
      <w:r w:rsidR="006D031D" w:rsidRPr="006D031D">
        <w:fldChar w:fldCharType="begin"/>
      </w:r>
      <w:r w:rsidR="00B40C6D">
        <w:instrText xml:space="preserve"> ADDIN ZOTERO_ITEM CSL_CITATION {"citationID":"MuiXhb2h","properties":{"formattedCitation":"[2]","plainCitation":"[2]","noteIndex":0},"citationItems":[{"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6D031D" w:rsidRPr="006D031D">
        <w:fldChar w:fldCharType="separate"/>
      </w:r>
      <w:r w:rsidR="006D031D" w:rsidRPr="006D031D">
        <w:t>[2]</w:t>
      </w:r>
      <w:r w:rsidR="006D031D" w:rsidRPr="006D031D">
        <w:fldChar w:fldCharType="end"/>
      </w:r>
      <w:r w:rsidR="006D031D" w:rsidRPr="006D031D">
        <w:t xml:space="preserve">. </w:t>
      </w:r>
      <w:r w:rsidR="009A584F">
        <w:t>Most assessment</w:t>
      </w:r>
      <w:r w:rsidR="00A74925">
        <w:t>s</w:t>
      </w:r>
      <w:r w:rsidR="009A584F">
        <w:t xml:space="preserve"> of </w:t>
      </w:r>
      <w:r w:rsidR="004C7707">
        <w:t xml:space="preserve">break </w:t>
      </w:r>
      <w:r w:rsidR="009A584F">
        <w:t xml:space="preserve">points </w:t>
      </w:r>
      <w:r w:rsidR="00CA022F">
        <w:t>in ecological research are</w:t>
      </w:r>
      <w:r w:rsidR="006D031D">
        <w:t xml:space="preserve"> </w:t>
      </w:r>
      <w:r w:rsidR="006D031D" w:rsidRPr="006D031D">
        <w:rPr>
          <w:i/>
        </w:rPr>
        <w:t>ad hoc</w:t>
      </w:r>
      <w:r w:rsidR="006D031D">
        <w:t xml:space="preserve"> </w:t>
      </w:r>
      <w:r w:rsidR="006D031D" w:rsidRPr="006D031D">
        <w:fldChar w:fldCharType="begin"/>
      </w:r>
      <w:r w:rsidR="00B40C6D">
        <w:instrText xml:space="preserve"> ADDIN ZOTERO_ITEM CSL_CITATION {"citationID":"ZOtDkqBX","properties":{"formattedCitation":"[12,14\\uc0\\u8211{}17]","plainCitation":"[12,14–17]","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17,"uris":["http://zotero.org/users/3015424/items/W6I97M48"],"uri":["http://zotero.org/users/3015424/items/W6I97M48"],"itemData":{"id":2017,"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760,"uris":["http://zotero.org/users/3015424/items/E2AK35VQ"],"uri":["http://zotero.org/users/3015424/items/E2AK35VQ"],"itemData":{"id":176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789,"uris":["http://zotero.org/users/3015424/items/VNTURNAN"],"uri":["http://zotero.org/users/3015424/items/VNTURNAN"],"itemData":{"id":1789,"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954,"uris":["http://zotero.org/users/3015424/items/PAV52G2G"],"uri":["http://zotero.org/users/3015424/items/PAV52G2G"],"itemData":{"id":954,"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6D031D" w:rsidRPr="006D031D">
        <w:fldChar w:fldCharType="separate"/>
      </w:r>
      <w:r w:rsidR="000F47FB" w:rsidRPr="000F47FB">
        <w:rPr>
          <w:rFonts w:ascii="Calibri" w:hAnsi="Calibri" w:cs="Calibri"/>
          <w:szCs w:val="24"/>
        </w:rPr>
        <w:t>[12,14–17]</w:t>
      </w:r>
      <w:r w:rsidR="006D031D" w:rsidRPr="006D031D">
        <w:fldChar w:fldCharType="end"/>
      </w:r>
      <w:r w:rsidR="006D031D" w:rsidRPr="006D031D">
        <w:t xml:space="preserve">, </w:t>
      </w:r>
      <w:r w:rsidR="006D031D">
        <w:t>introducing the potential for bias</w:t>
      </w:r>
      <w:r w:rsidR="00D83939">
        <w:t xml:space="preserve"> in </w:t>
      </w:r>
      <w:r w:rsidR="004C7707">
        <w:t xml:space="preserve">break </w:t>
      </w:r>
      <w:r w:rsidR="00D83939">
        <w:t>point selection,</w:t>
      </w:r>
      <w:r w:rsidR="00872323">
        <w:t xml:space="preserve"> particularly in c</w:t>
      </w:r>
      <w:r w:rsidR="003D01F5">
        <w:t>ases where nonlinear dynamics are likely to occur</w:t>
      </w:r>
      <w:r w:rsidR="006D031D" w:rsidRPr="006D031D">
        <w:t xml:space="preserve">. </w:t>
      </w:r>
      <w:r w:rsidR="00872323">
        <w:t>Our</w:t>
      </w:r>
      <w:r w:rsidR="008724B5">
        <w:t xml:space="preserve"> DSD algorithm</w:t>
      </w:r>
      <w:r w:rsidR="00D83939">
        <w:t xml:space="preserve"> directly addresses this gap</w:t>
      </w:r>
      <w:r w:rsidR="00CA022F">
        <w:t xml:space="preserve"> in tools</w:t>
      </w:r>
      <w:r w:rsidR="00D83939">
        <w:t>, using</w:t>
      </w:r>
      <w:r w:rsidR="008724B5" w:rsidRPr="008724B5">
        <w:t xml:space="preserve"> </w:t>
      </w:r>
      <w:r w:rsidR="00D83939">
        <w:t>an information-theoretic</w:t>
      </w:r>
      <w:r w:rsidR="00C9597E">
        <w:t>,</w:t>
      </w:r>
      <w:r w:rsidR="008724B5" w:rsidRPr="008724B5">
        <w:t xml:space="preserve"> </w:t>
      </w:r>
      <w:r w:rsidR="00D56B03">
        <w:t xml:space="preserve">model selection </w:t>
      </w:r>
      <w:r w:rsidR="008724B5" w:rsidRPr="008724B5">
        <w:t xml:space="preserve">approach and </w:t>
      </w:r>
      <w:r w:rsidR="00D83939">
        <w:t xml:space="preserve">a framework </w:t>
      </w:r>
      <w:r w:rsidR="00776359">
        <w:t xml:space="preserve">that </w:t>
      </w:r>
      <w:r w:rsidR="008724B5">
        <w:t>can incorporate</w:t>
      </w:r>
      <w:r w:rsidR="008724B5" w:rsidRPr="008724B5">
        <w:t xml:space="preserve"> </w:t>
      </w:r>
      <w:r w:rsidR="003D01F5">
        <w:t xml:space="preserve">a variety </w:t>
      </w:r>
      <w:r w:rsidR="00302827">
        <w:t xml:space="preserve">nonlinear population </w:t>
      </w:r>
      <w:r w:rsidR="008724B5" w:rsidRPr="008724B5">
        <w:t xml:space="preserve">models </w:t>
      </w:r>
      <w:r w:rsidR="00302827">
        <w:t xml:space="preserve">to assess </w:t>
      </w:r>
      <w:r w:rsidR="008724B5" w:rsidRPr="008724B5">
        <w:t xml:space="preserve">ecological processes. </w:t>
      </w:r>
    </w:p>
    <w:p w14:paraId="3CA012A9" w14:textId="0E10C956" w:rsidR="004B6859" w:rsidRDefault="008724B5" w:rsidP="004B6859">
      <w:r w:rsidRPr="008724B5">
        <w:t xml:space="preserve">The </w:t>
      </w:r>
      <w:r w:rsidR="00D83939">
        <w:t xml:space="preserve">core </w:t>
      </w:r>
      <w:r w:rsidRPr="008724B5">
        <w:t xml:space="preserve">novelty of </w:t>
      </w:r>
      <w:r w:rsidR="00302827">
        <w:t>our tool</w:t>
      </w:r>
      <w:r w:rsidRPr="008724B5">
        <w:t xml:space="preserve"> lies in the model selection </w:t>
      </w:r>
      <w:r w:rsidR="00F86626">
        <w:t>procedure</w:t>
      </w:r>
      <w:r w:rsidR="00F86626" w:rsidRPr="008724B5">
        <w:t xml:space="preserve"> </w:t>
      </w:r>
      <w:r w:rsidRPr="008724B5">
        <w:t xml:space="preserve">used within the DSD algorithm, which allows for greater </w:t>
      </w:r>
      <w:r w:rsidR="0089718D">
        <w:t>accuracy</w:t>
      </w:r>
      <w:r w:rsidR="0089718D" w:rsidRPr="008724B5">
        <w:t xml:space="preserve"> </w:t>
      </w:r>
      <w:r w:rsidRPr="008724B5">
        <w:t xml:space="preserve">than </w:t>
      </w:r>
      <w:r w:rsidR="00C57D32">
        <w:t xml:space="preserve">common </w:t>
      </w:r>
      <w:r w:rsidR="004C7707">
        <w:t xml:space="preserve">break </w:t>
      </w:r>
      <w:r w:rsidRPr="008724B5">
        <w:t xml:space="preserve">point </w:t>
      </w:r>
      <w:r w:rsidR="001C490A">
        <w:t>detection</w:t>
      </w:r>
      <w:r w:rsidRPr="008724B5">
        <w:t xml:space="preserve"> models</w:t>
      </w:r>
      <w:r>
        <w:t xml:space="preserve"> </w:t>
      </w:r>
      <w:r>
        <w:fldChar w:fldCharType="begin"/>
      </w:r>
      <w:r w:rsidR="00B40C6D">
        <w:instrText xml:space="preserve"> ADDIN ZOTERO_ITEM CSL_CITATION {"citationID":"ksslRJXn","properties":{"formattedCitation":"[1]","plainCitation":"[1]","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fldChar w:fldCharType="separate"/>
      </w:r>
      <w:r w:rsidRPr="00CC0E99">
        <w:rPr>
          <w:rFonts w:ascii="Calibri" w:hAnsi="Calibri" w:cs="Calibri"/>
        </w:rPr>
        <w:t>[1]</w:t>
      </w:r>
      <w:r>
        <w:fldChar w:fldCharType="end"/>
      </w:r>
      <w:r w:rsidR="004C7707">
        <w:t xml:space="preserve">. The </w:t>
      </w:r>
      <w:r w:rsidR="00CA2870">
        <w:t xml:space="preserve">DSD </w:t>
      </w:r>
      <w:r w:rsidR="00D83939">
        <w:t>additionally</w:t>
      </w:r>
      <w:r w:rsidRPr="008724B5">
        <w:t xml:space="preserve"> allows user</w:t>
      </w:r>
      <w:r w:rsidR="00980634">
        <w:t>s</w:t>
      </w:r>
      <w:r w:rsidR="00D83939">
        <w:t xml:space="preserve"> to</w:t>
      </w:r>
      <w:r w:rsidRPr="008724B5">
        <w:t xml:space="preserve"> </w:t>
      </w:r>
      <w:r w:rsidR="00D83939">
        <w:t>assess</w:t>
      </w:r>
      <w:r w:rsidRPr="008724B5">
        <w:t xml:space="preserve"> </w:t>
      </w:r>
      <w:r w:rsidR="00D83939">
        <w:t xml:space="preserve">the </w:t>
      </w:r>
      <w:r w:rsidRPr="008724B5">
        <w:t>confidence in a given break point</w:t>
      </w:r>
      <w:r w:rsidR="003B069C">
        <w:t xml:space="preserve">, as well as </w:t>
      </w:r>
      <w:r w:rsidR="00CA2870">
        <w:t xml:space="preserve">providing </w:t>
      </w:r>
      <w:r w:rsidR="003B069C">
        <w:t xml:space="preserve">a measure of which break points are likely to appear together, if multiple </w:t>
      </w:r>
      <w:r w:rsidR="00F20E6A">
        <w:t xml:space="preserve">dynamic </w:t>
      </w:r>
      <w:r w:rsidR="003B069C">
        <w:t xml:space="preserve">shifts have </w:t>
      </w:r>
      <w:r w:rsidR="00D83939">
        <w:t>occurred</w:t>
      </w:r>
      <w:r w:rsidRPr="008724B5">
        <w:t>.</w:t>
      </w:r>
      <w:r w:rsidR="003B069C" w:rsidRPr="003B069C">
        <w:t xml:space="preserve"> </w:t>
      </w:r>
      <w:r w:rsidR="00E7288D">
        <w:t>I</w:t>
      </w:r>
      <w:r w:rsidR="00B8782E">
        <w:t xml:space="preserve">nformation-theoretic approaches such as model selection using AIC, may be prone to over-fitting, particularly when data are limited </w:t>
      </w:r>
      <w:r w:rsidR="00B8782E">
        <w:fldChar w:fldCharType="begin"/>
      </w:r>
      <w:r w:rsidR="00B40C6D">
        <w:instrText xml:space="preserve"> ADDIN ZOTERO_ITEM CSL_CITATION {"citationID":"U8HQnuBU","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B8782E">
        <w:fldChar w:fldCharType="separate"/>
      </w:r>
      <w:r w:rsidR="00247AF9" w:rsidRPr="00247AF9">
        <w:rPr>
          <w:rFonts w:ascii="Calibri" w:hAnsi="Calibri" w:cs="Calibri"/>
        </w:rPr>
        <w:t>[35]</w:t>
      </w:r>
      <w:r w:rsidR="00B8782E">
        <w:fldChar w:fldCharType="end"/>
      </w:r>
      <w:r w:rsidR="00B8782E">
        <w:t>. Thus, w</w:t>
      </w:r>
      <w:r w:rsidR="004B6859">
        <w:t xml:space="preserve">e used AICc, the Akaike Information Criterion corrected for small sample sizes, as the selection criterion </w:t>
      </w:r>
      <w:r w:rsidR="00F81120">
        <w:t>within</w:t>
      </w:r>
      <w:r w:rsidR="00556E23">
        <w:t xml:space="preserve"> the</w:t>
      </w:r>
      <w:r w:rsidR="004B6859">
        <w:t xml:space="preserve"> </w:t>
      </w:r>
      <w:r w:rsidR="005907DA">
        <w:t>D</w:t>
      </w:r>
      <w:r w:rsidR="004B6859">
        <w:t xml:space="preserve">SD </w:t>
      </w:r>
      <w:r w:rsidR="00F63325">
        <w:t>algorithm</w:t>
      </w:r>
      <w:r w:rsidR="004B6859">
        <w:t>. AICc is generally recommended in place of AIC in situations where small samples sizes are being examined</w:t>
      </w:r>
      <w:r w:rsidR="00CB4167">
        <w:t xml:space="preserve"> as </w:t>
      </w:r>
      <w:r w:rsidR="00DE197D">
        <w:t>it incorporates a penalty term that is inversely related to the number of observations</w:t>
      </w:r>
      <w:r w:rsidR="003E73A6">
        <w:t>.  A</w:t>
      </w:r>
      <w:r w:rsidR="00DE197D">
        <w:t xml:space="preserve">s sample size increases, the penalty for model </w:t>
      </w:r>
      <w:r w:rsidR="00DE197D">
        <w:lastRenderedPageBreak/>
        <w:t xml:space="preserve">complexity is reduced and AICc approaches AIC </w:t>
      </w:r>
      <w:r w:rsidR="00DE197D">
        <w:fldChar w:fldCharType="begin"/>
      </w:r>
      <w:r w:rsidR="00B40C6D">
        <w:instrText xml:space="preserve"> ADDIN ZOTERO_ITEM CSL_CITATION {"citationID":"vVHrNJ4K","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DE197D">
        <w:fldChar w:fldCharType="separate"/>
      </w:r>
      <w:r w:rsidR="00247AF9" w:rsidRPr="00247AF9">
        <w:rPr>
          <w:rFonts w:ascii="Calibri" w:hAnsi="Calibri" w:cs="Calibri"/>
        </w:rPr>
        <w:t>[35]</w:t>
      </w:r>
      <w:r w:rsidR="00DE197D">
        <w:fldChar w:fldCharType="end"/>
      </w:r>
      <w:r w:rsidR="00DE197D">
        <w:t xml:space="preserve">. </w:t>
      </w:r>
      <w:r w:rsidR="004B6859">
        <w:t xml:space="preserve"> </w:t>
      </w:r>
      <w:r w:rsidR="004C7707">
        <w:t xml:space="preserve">Break </w:t>
      </w:r>
      <w:r w:rsidR="004B6859">
        <w:t>point detection methods must incorporate a compromise between sensitivity and penalty for over-parameterization</w:t>
      </w:r>
      <w:r w:rsidR="006D2307">
        <w:t xml:space="preserve"> </w:t>
      </w:r>
      <w:r w:rsidR="006D2307">
        <w:fldChar w:fldCharType="begin"/>
      </w:r>
      <w:r w:rsidR="00B40C6D">
        <w:instrText xml:space="preserve"> ADDIN ZOTERO_ITEM CSL_CITATION {"citationID":"85nH8lcE","properties":{"formattedCitation":"[1]","plainCitation":"[1]","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6D2307">
        <w:fldChar w:fldCharType="separate"/>
      </w:r>
      <w:r w:rsidR="00C8364A" w:rsidRPr="00CC0E99">
        <w:rPr>
          <w:rFonts w:ascii="Calibri" w:hAnsi="Calibri" w:cs="Calibri"/>
        </w:rPr>
        <w:t>[1]</w:t>
      </w:r>
      <w:r w:rsidR="006D2307">
        <w:fldChar w:fldCharType="end"/>
      </w:r>
      <w:r w:rsidR="00556E23">
        <w:t>. W</w:t>
      </w:r>
      <w:r w:rsidR="00DE197D">
        <w:t>e examined the performance of both AICc (here) and AIC (in Appendix S1)</w:t>
      </w:r>
      <w:r w:rsidR="006D2307">
        <w:t xml:space="preserve"> and found that using AICc </w:t>
      </w:r>
      <w:r w:rsidR="004C412B">
        <w:t xml:space="preserve">performed </w:t>
      </w:r>
      <w:r w:rsidR="005B0DC9">
        <w:t>best</w:t>
      </w:r>
      <w:r w:rsidR="006D2307">
        <w:t xml:space="preserve"> for our simulated data. </w:t>
      </w:r>
      <w:r w:rsidR="00E6009A">
        <w:t xml:space="preserve">The </w:t>
      </w:r>
      <w:r w:rsidR="005907DA">
        <w:t>D</w:t>
      </w:r>
      <w:r w:rsidR="00E6009A">
        <w:t xml:space="preserve">SD </w:t>
      </w:r>
      <w:r w:rsidR="00F63325">
        <w:t>algorithm</w:t>
      </w:r>
      <w:r w:rsidR="00E6009A">
        <w:t xml:space="preserve"> aides in the interpretation of break</w:t>
      </w:r>
      <w:r w:rsidR="004C412B">
        <w:t xml:space="preserve"> </w:t>
      </w:r>
      <w:r w:rsidR="00E6009A">
        <w:t>points by incorporating</w:t>
      </w:r>
      <w:r w:rsidR="006D2307">
        <w:t xml:space="preserve"> a metric</w:t>
      </w:r>
      <w:r w:rsidR="003E73A6">
        <w:t xml:space="preserve"> </w:t>
      </w:r>
      <w:r w:rsidR="006D2307">
        <w:t>based</w:t>
      </w:r>
      <w:r w:rsidR="003E73A6">
        <w:t xml:space="preserve"> on </w:t>
      </w:r>
      <w:r w:rsidR="006D2307">
        <w:t>Akaike weights</w:t>
      </w:r>
      <w:r w:rsidR="003E73A6">
        <w:t>,</w:t>
      </w:r>
      <w:r w:rsidR="006D2307">
        <w:t xml:space="preserve"> which allows user</w:t>
      </w:r>
      <w:r w:rsidR="00017805">
        <w:t>s</w:t>
      </w:r>
      <w:r w:rsidR="006D2307">
        <w:t xml:space="preserve"> t</w:t>
      </w:r>
      <w:r w:rsidR="00E6009A">
        <w:t>o assess the relative ‘strength’ of multiple breaks.</w:t>
      </w:r>
      <w:r w:rsidR="00D66BA9">
        <w:t xml:space="preserve"> </w:t>
      </w:r>
      <w:r w:rsidR="00E853EE">
        <w:t>W</w:t>
      </w:r>
      <w:r w:rsidR="00D56B03">
        <w:t xml:space="preserve">here many tools </w:t>
      </w:r>
      <w:r w:rsidR="00E853EE">
        <w:t xml:space="preserve">aim to </w:t>
      </w:r>
      <w:r w:rsidR="00D56B03">
        <w:t xml:space="preserve">identify points at which </w:t>
      </w:r>
      <w:r w:rsidR="00E853EE">
        <w:t xml:space="preserve">parameter </w:t>
      </w:r>
      <w:r w:rsidR="00D56B03">
        <w:t>change</w:t>
      </w:r>
      <w:r w:rsidR="00500C12">
        <w:t>s</w:t>
      </w:r>
      <w:r w:rsidR="00D56B03">
        <w:t xml:space="preserve"> occur, the DSD algorithm provides a measure of the confidence in each break, as well as a measure of how differing break sets perform in explaining variation in the data relative to each other.</w:t>
      </w:r>
    </w:p>
    <w:p w14:paraId="46B8581B" w14:textId="350DDD89" w:rsidR="003F34F4" w:rsidRDefault="002A75AC" w:rsidP="003F34F4">
      <w:r>
        <w:t xml:space="preserve">The </w:t>
      </w:r>
      <w:r w:rsidR="003F34F4">
        <w:t xml:space="preserve">performance </w:t>
      </w:r>
      <w:r>
        <w:t xml:space="preserve">of the </w:t>
      </w:r>
      <w:r w:rsidR="005907DA">
        <w:t xml:space="preserve">DSD </w:t>
      </w:r>
      <w:r w:rsidR="00F63325">
        <w:t xml:space="preserve">algorithm </w:t>
      </w:r>
      <w:r w:rsidR="003F34F4">
        <w:t xml:space="preserve">was </w:t>
      </w:r>
      <w:r w:rsidR="00F97DEF">
        <w:t xml:space="preserve">fairly </w:t>
      </w:r>
      <w:r w:rsidR="003F34F4">
        <w:t>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w:t>
      </w:r>
      <w:r w:rsidR="00D66BA9">
        <w:t xml:space="preserve"> of the population size</w:t>
      </w:r>
      <w:r w:rsidR="00D46A63">
        <w:t>) had little</w:t>
      </w:r>
      <w:r w:rsidR="006E5956">
        <w:t xml:space="preserve"> effect on </w:t>
      </w:r>
      <w:r w:rsidR="00F63325">
        <w:t xml:space="preserve">algorithm </w:t>
      </w:r>
      <w:r w:rsidR="006E5956">
        <w:t>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w:t>
      </w:r>
      <w:r w:rsidR="005907DA">
        <w:t xml:space="preserve">DSD </w:t>
      </w:r>
      <w:r w:rsidR="00F63325">
        <w:t>algorithm</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w:t>
      </w:r>
      <w:r w:rsidR="00012721">
        <w:t>a</w:t>
      </w:r>
      <w:r w:rsidR="003D53A6">
        <w:t xml:space="preserve"> population’s carry capacity </w:t>
      </w:r>
      <w:r w:rsidR="003F34F4">
        <w:t xml:space="preserve">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w:t>
      </w:r>
      <w:r w:rsidR="003F34F4" w:rsidRPr="003D53A6">
        <w:t>in</w:t>
      </w:r>
      <w:r w:rsidR="003F34F4" w:rsidRPr="009C3D6D">
        <w:t xml:space="preserve"> </w:t>
      </w:r>
      <w:r w:rsidR="003D53A6" w:rsidRPr="009C3D6D">
        <w:t>population growth rate</w:t>
      </w:r>
      <w:r w:rsidR="003D53A6">
        <w:rPr>
          <w:i/>
        </w:rPr>
        <w:t xml:space="preserve"> </w:t>
      </w:r>
      <w:r w:rsidR="002B66A4">
        <w:t xml:space="preserve">were </w:t>
      </w:r>
      <w:r w:rsidR="00D33A6B">
        <w:t>harder to detect</w:t>
      </w:r>
      <w:r w:rsidR="003F34F4">
        <w:t xml:space="preserve">, but this effect </w:t>
      </w:r>
      <w:r w:rsidR="00C10661">
        <w:t>was most pronounced when simulated data contained multiple breaks</w:t>
      </w:r>
      <w:r w:rsidR="003F34F4">
        <w:t xml:space="preserve"> (Figs. 1, 2 D).  Although larger shifts in regression parameters would, intuitively, lead to a higher likelihood of detection, large shifts in </w:t>
      </w:r>
      <w:r w:rsidR="00E5719D">
        <w:t xml:space="preserve">growth rate </w:t>
      </w:r>
      <w:r w:rsidR="00812DF3">
        <w:t>are</w:t>
      </w:r>
      <w:r w:rsidR="003F34F4">
        <w:t xml:space="preserve"> also more likely to induce </w:t>
      </w:r>
      <w:r w:rsidR="003E73A6">
        <w:t>v</w:t>
      </w:r>
      <w:r w:rsidR="003F34F4">
        <w:t>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w:t>
      </w:r>
      <w:r w:rsidR="00F63325">
        <w:t xml:space="preserve">algorithm </w:t>
      </w:r>
      <w:r w:rsidR="003F34F4">
        <w:t>to select from and because the penalty for increasing parameterization (i.e. AICc)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09248269" w14:textId="5332FEFE" w:rsidR="00F6662B" w:rsidRDefault="00F6662B" w:rsidP="003F34F4">
      <w:r>
        <w:t>In our case studies, we found interpretation of the ladybeetle example was straightforward (Fig. 3). Our top break point combination and the equivalently-performing set did not contain contradictory information: each candidate set was simply a subset of breakpoints from the most complex set, and only two break points were found. Both of these break points were associated with moderate or greater weights, although the values of these break weights were in the intermediate range (i.e., between 0.2 and 0.8), suggesting breaks in natural systems may not be as well behaved as those in simulated data. The monarch butterfly case study results were slightly more ambiguous, as the model selection tool identified a break that the weighting tool suggested was erroneous (Fig. 4). Weights of the two most strongly-supported breaks were numerically similar to those of the ladybeetle case study, and are also interpretable with knowledge of the study system. However, the model selection results suggest additional, superimposed processes may be affecting monarch population dynamics, creating a noisier signal.</w:t>
      </w:r>
    </w:p>
    <w:p w14:paraId="1A9E3177" w14:textId="6C74EE9A" w:rsidR="00AE4AB8" w:rsidRDefault="00991BEE" w:rsidP="003F34F4">
      <w:r>
        <w:t xml:space="preserve">The DSD algorithm is </w:t>
      </w:r>
      <w:r w:rsidR="00CA3189">
        <w:t>readily</w:t>
      </w:r>
      <w:r>
        <w:t xml:space="preserve"> adaptable to other po</w:t>
      </w:r>
      <w:r w:rsidR="00CA3189">
        <w:t xml:space="preserve">pulation models and, indeed, </w:t>
      </w:r>
      <w:r w:rsidR="00186552">
        <w:t xml:space="preserve">potentially to </w:t>
      </w:r>
      <w:r w:rsidR="00CA3189">
        <w:t xml:space="preserve">other nonlinear processes. </w:t>
      </w:r>
      <w:r w:rsidR="00D211B0">
        <w:t>D</w:t>
      </w:r>
      <w:r w:rsidR="00E1716F">
        <w:t xml:space="preserve">ensity-dependent population growth has the potential to mask transition points because of its inherent nonlinear structure. For example, transient dynamics occurring immediately after a temporary disturbance can result in a change in population size, but not necessarily in the rules governing </w:t>
      </w:r>
      <w:r w:rsidR="00E24084">
        <w:t>dynamics</w:t>
      </w:r>
      <w:r w:rsidR="00E1716F">
        <w:t xml:space="preserve">.  </w:t>
      </w:r>
      <w:r>
        <w:t>We used the Ricker model as the core population model within the algorithm because it had a number of useful characteristics</w:t>
      </w:r>
      <w:r w:rsidR="006E66BA">
        <w:t>, namely</w:t>
      </w:r>
      <w:r>
        <w:t xml:space="preserve"> its simple paramete</w:t>
      </w:r>
      <w:r w:rsidR="00CA3189">
        <w:t xml:space="preserve">rization and realistic behavior </w:t>
      </w:r>
      <w:r w:rsidR="00CA3189">
        <w:fldChar w:fldCharType="begin"/>
      </w:r>
      <w:r w:rsidR="00B40C6D">
        <w:instrText xml:space="preserve"> ADDIN ZOTERO_ITEM CSL_CITATION {"citationID":"166I93Ub","properties":{"formattedCitation":"[27]","plainCitation":"[27]","noteIndex":0},"citationItems":[{"id":839,"uris":["http://zotero.org/users/3015424/items/K9VWGH86"],"uri":["http://zotero.org/users/3015424/items/K9VWGH86"],"itemData":{"id":839,"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CA3189">
        <w:fldChar w:fldCharType="separate"/>
      </w:r>
      <w:r w:rsidR="000F47FB" w:rsidRPr="000F47FB">
        <w:rPr>
          <w:rFonts w:ascii="Calibri" w:hAnsi="Calibri" w:cs="Calibri"/>
        </w:rPr>
        <w:t>[27]</w:t>
      </w:r>
      <w:r w:rsidR="00CA3189">
        <w:fldChar w:fldCharType="end"/>
      </w:r>
      <w:r w:rsidR="006E66BA">
        <w:t>.</w:t>
      </w:r>
      <w:r w:rsidR="00A4510C">
        <w:t xml:space="preserve"> </w:t>
      </w:r>
      <w:r w:rsidR="00B31222">
        <w:t xml:space="preserve">However, </w:t>
      </w:r>
      <w:r w:rsidR="00FD5064">
        <w:t>s</w:t>
      </w:r>
      <w:r w:rsidRPr="00991BEE">
        <w:t>imple dens</w:t>
      </w:r>
      <w:r w:rsidR="00AE4AB8">
        <w:t>ity-dependent population models including Ricker, Beverton-Holt</w:t>
      </w:r>
      <w:r w:rsidR="00332252">
        <w:t>,</w:t>
      </w:r>
      <w:r w:rsidR="00AE4AB8">
        <w:t xml:space="preserve"> and logistic models have similar performance in predicting outbreaks of insects driven by food limitation </w:t>
      </w:r>
      <w:r w:rsidR="00AE4AB8">
        <w:fldChar w:fldCharType="begin"/>
      </w:r>
      <w:r w:rsidR="00B40C6D">
        <w:instrText xml:space="preserve"> ADDIN ZOTERO_ITEM CSL_CITATION {"citationID":"wzIysZae","properties":{"formattedCitation":"[64]","plainCitation":"[64]","noteIndex":0},"citationItems":[{"id":1807,"uris":["http://zotero.org/users/3015424/items/GDAES8X5"],"uri":["http://zotero.org/users/3015424/items/GDAES8X5"],"itemData":{"id":1807,"type":"article-journal","title":"Food Limitation and Insect Outbreaks: Complex Dynamics in Plant-Herbivore Models","container-title":"Journal of Animal Ecology","page":"1004-1014","volume":"76","issue":"5","archive":"JSTOR","abstract":"[1. The population dynamics of many herbivorous insects are characterized by rapid outbreaks, during which the insects severely defoliate their host plants. These outbreaks are separated by periods of low insect density and little defoliation. In many cases, the underlying cause of these outbreaks is unknown. 2. Mechanistic models are an important tool for understanding population outbreaks, but existing consumer-resource models predict that severe defoliation should happen much more often than is seen in nature. 3. We develop new models to describe the population dynamics of plants and insect herbivores. Our models show that outbreaking insects may be resource-limited without inflicting unrealistic levels of defoliation. 4. We tested our models against two different types of field data. The models successfully predict many major features of natural outbreaks. Our results demonstrate that insect outbreaks can be explained by a combination of food limitation in the herbivore and defoliation and intraspecific competition in the host plant.]","ISSN":"00218790, 13652656","author":[{"family":"Abbott","given":"Karen C."},{"family":"Dwyer","given":"Greg"}],"issued":{"date-parts":[["2007"]]}}}],"schema":"https://github.com/citation-style-language/schema/raw/master/csl-citation.json"} </w:instrText>
      </w:r>
      <w:r w:rsidR="00AE4AB8">
        <w:fldChar w:fldCharType="separate"/>
      </w:r>
      <w:r w:rsidR="00B40C6D" w:rsidRPr="0060335E">
        <w:rPr>
          <w:rFonts w:ascii="Calibri" w:hAnsi="Calibri" w:cs="Calibri"/>
        </w:rPr>
        <w:t>[64]</w:t>
      </w:r>
      <w:r w:rsidR="00AE4AB8">
        <w:fldChar w:fldCharType="end"/>
      </w:r>
      <w:r w:rsidR="00AE4AB8">
        <w:t xml:space="preserve">. </w:t>
      </w:r>
      <w:r w:rsidR="00FD5064">
        <w:t xml:space="preserve">Indeed, in </w:t>
      </w:r>
      <w:r w:rsidR="007F4D5A">
        <w:t>earl</w:t>
      </w:r>
      <w:r w:rsidR="009B1D14">
        <w:t>y</w:t>
      </w:r>
      <w:r w:rsidR="007F4D5A">
        <w:t xml:space="preserve"> </w:t>
      </w:r>
      <w:r w:rsidR="009B1D14">
        <w:t>iteration</w:t>
      </w:r>
      <w:r w:rsidR="00BB4F36">
        <w:t>s</w:t>
      </w:r>
      <w:r w:rsidR="007F4D5A">
        <w:t xml:space="preserve"> examining </w:t>
      </w:r>
      <w:r w:rsidR="00BB4F36">
        <w:t>the DSD</w:t>
      </w:r>
      <w:r w:rsidR="00FD5064">
        <w:t xml:space="preserve">, </w:t>
      </w:r>
      <w:r w:rsidR="00332252">
        <w:t xml:space="preserve">we fit </w:t>
      </w:r>
      <w:r w:rsidR="00FD5064">
        <w:t xml:space="preserve">both </w:t>
      </w:r>
      <w:r w:rsidR="00332252">
        <w:t>l</w:t>
      </w:r>
      <w:r w:rsidR="00FD5064">
        <w:t xml:space="preserve">ogistic and Ricker models </w:t>
      </w:r>
      <w:r w:rsidR="00332252">
        <w:t xml:space="preserve">to </w:t>
      </w:r>
      <w:r w:rsidR="00DC4B84">
        <w:t xml:space="preserve">real </w:t>
      </w:r>
      <w:r w:rsidR="00332252">
        <w:t xml:space="preserve">data </w:t>
      </w:r>
      <w:r w:rsidR="00FD5064">
        <w:lastRenderedPageBreak/>
        <w:t>and found that the two models ranked break point</w:t>
      </w:r>
      <w:r w:rsidR="00B31222">
        <w:t xml:space="preserve"> combinations</w:t>
      </w:r>
      <w:r w:rsidR="00FD5064">
        <w:t xml:space="preserve"> </w:t>
      </w:r>
      <w:r w:rsidR="00B31222">
        <w:t xml:space="preserve">nearly </w:t>
      </w:r>
      <w:r w:rsidR="00FD5064">
        <w:t>identically, even while the Ricker model generally provided a better</w:t>
      </w:r>
      <w:r w:rsidR="00B31222">
        <w:t xml:space="preserve"> fit for the data </w:t>
      </w:r>
      <w:r w:rsidR="00B31222">
        <w:fldChar w:fldCharType="begin"/>
      </w:r>
      <w:r w:rsidR="00B40C6D">
        <w:instrText xml:space="preserve"> ADDIN ZOTERO_ITEM CSL_CITATION {"citationID":"9pj2GluL","properties":{"formattedCitation":"[42]","plainCitation":"[42]","noteIndex":0},"citationItems":[{"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B31222">
        <w:fldChar w:fldCharType="separate"/>
      </w:r>
      <w:r w:rsidR="00B40C6D" w:rsidRPr="0060335E">
        <w:rPr>
          <w:rFonts w:ascii="Calibri" w:hAnsi="Calibri" w:cs="Calibri"/>
        </w:rPr>
        <w:t>[42]</w:t>
      </w:r>
      <w:r w:rsidR="00B31222">
        <w:fldChar w:fldCharType="end"/>
      </w:r>
      <w:r w:rsidR="00186552">
        <w:t>. Thus, we expect the</w:t>
      </w:r>
      <w:r w:rsidR="004A0459">
        <w:t xml:space="preserve"> DSD</w:t>
      </w:r>
      <w:r w:rsidR="00186552">
        <w:t xml:space="preserve"> algorithm</w:t>
      </w:r>
      <w:r w:rsidR="004A0459">
        <w:t xml:space="preserve"> would have similar performance across models with similar structures, but performance may vary with other model structures, particularly those that incorporate additional terms.</w:t>
      </w:r>
    </w:p>
    <w:p w14:paraId="4F5E5E4D" w14:textId="094CD6F4" w:rsidR="00680FA3" w:rsidRDefault="00A439FD">
      <w:r>
        <w:t xml:space="preserve">We recommend users carefully consider the </w:t>
      </w:r>
      <w:r w:rsidR="00BF0818">
        <w:t xml:space="preserve">strengths and </w:t>
      </w:r>
      <w:r>
        <w:t xml:space="preserve">limitations of the </w:t>
      </w:r>
      <w:r w:rsidR="005907DA">
        <w:t xml:space="preserve">DSD </w:t>
      </w:r>
      <w:r w:rsidR="00F63325">
        <w:t xml:space="preserve">algorithm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w:t>
      </w:r>
      <w:r w:rsidR="00837681">
        <w:t>the DSD</w:t>
      </w:r>
      <w:r w:rsidR="00F51A47">
        <w:t xml:space="preserve">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w:t>
      </w:r>
      <w:r w:rsidR="005907DA">
        <w:t xml:space="preserve">DSD </w:t>
      </w:r>
      <w:r w:rsidR="00F63325">
        <w:t xml:space="preserve">algorithm </w:t>
      </w:r>
      <w:r>
        <w:t>could be used on the time period of interest alone to minimize the likelihood of distracting or erroneous results.</w:t>
      </w:r>
      <w:r w:rsidR="004C1499">
        <w:t xml:space="preserve"> </w:t>
      </w:r>
      <w:r w:rsidR="00A542EC">
        <w:t xml:space="preserve">The </w:t>
      </w:r>
      <w:r w:rsidR="005907DA">
        <w:t xml:space="preserve">DSD </w:t>
      </w:r>
      <w:r w:rsidR="00F63325">
        <w:t xml:space="preserve">algorithm </w:t>
      </w:r>
      <w:r w:rsidR="00A542EC">
        <w:t xml:space="preserve">functions as a method for identifying break points within time series data and </w:t>
      </w:r>
      <w:r w:rsidR="001C4368">
        <w:t xml:space="preserve">quantifying the </w:t>
      </w:r>
      <w:r w:rsidR="00A542EC">
        <w:t xml:space="preserve">strength of evidence for each </w:t>
      </w:r>
      <w:r w:rsidR="001C4368">
        <w:t xml:space="preserve">potential </w:t>
      </w:r>
      <w:r w:rsidR="00A542EC">
        <w:t xml:space="preserve">break point. </w:t>
      </w:r>
      <w:r w:rsidR="00A542EC" w:rsidRPr="0014050F">
        <w:t xml:space="preserve">When interpreted in the context of species biology, the </w:t>
      </w:r>
      <w:r w:rsidR="005907DA">
        <w:t xml:space="preserve">DSD </w:t>
      </w:r>
      <w:r w:rsidR="00F63325">
        <w:t>algorithm</w:t>
      </w:r>
      <w:r w:rsidR="00F63325" w:rsidRPr="0014050F">
        <w:t xml:space="preserve"> </w:t>
      </w:r>
      <w:r w:rsidR="00A542EC" w:rsidRPr="0014050F">
        <w:t>has the potential to aid management decisions</w:t>
      </w:r>
      <w:r w:rsidR="00A542EC">
        <w:t xml:space="preserve">, </w:t>
      </w:r>
      <w:r w:rsidR="00A542EC" w:rsidRPr="0014050F">
        <w:t>identify critical drivers of change in species</w:t>
      </w:r>
      <w:r w:rsidR="00A542EC">
        <w:t>’</w:t>
      </w:r>
      <w:r w:rsidR="00A542EC" w:rsidRPr="0014050F">
        <w:t xml:space="preserve"> dynamics</w:t>
      </w:r>
      <w:r w:rsidR="00A542EC">
        <w:t>, and help determine where best to focus additional research efforts</w:t>
      </w:r>
      <w:r w:rsidR="00A542EC" w:rsidRPr="0014050F">
        <w:t xml:space="preserve">. </w:t>
      </w:r>
    </w:p>
    <w:p w14:paraId="37C9F743" w14:textId="5BBD2489" w:rsidR="00680FA3" w:rsidRPr="00E47472" w:rsidRDefault="00680FA3">
      <w:pPr>
        <w:rPr>
          <w:b/>
          <w:sz w:val="28"/>
          <w:szCs w:val="28"/>
        </w:rPr>
      </w:pPr>
      <w:r w:rsidRPr="00E47472">
        <w:rPr>
          <w:b/>
          <w:sz w:val="28"/>
          <w:szCs w:val="28"/>
        </w:rPr>
        <w:t>Acknowledgements</w:t>
      </w:r>
    </w:p>
    <w:p w14:paraId="02CE91AA" w14:textId="66EDE05B" w:rsidR="00202BBB" w:rsidRPr="00680FA3" w:rsidRDefault="00680FA3">
      <w:pPr>
        <w:rPr>
          <w:b/>
        </w:rPr>
      </w:pPr>
      <w:r>
        <w:t xml:space="preserve">The conception of an earlier version of this </w:t>
      </w:r>
      <w:r w:rsidR="00F63325">
        <w:t xml:space="preserve">algorithm </w:t>
      </w:r>
      <w:r>
        <w:t xml:space="preserve">came about out of conversations with Wopke van der Werf and Douglas Landis, and the </w:t>
      </w:r>
      <w:r w:rsidR="00F63325">
        <w:t xml:space="preserve">algorithm </w:t>
      </w:r>
      <w:r>
        <w:t xml:space="preserve">has incorporated feedback from colleagues from the US- Long Term Ecological Research network throughout its development. </w:t>
      </w:r>
    </w:p>
    <w:p w14:paraId="6F9EA0AF" w14:textId="77777777" w:rsidR="0060335E" w:rsidRDefault="0060335E">
      <w:pPr>
        <w:rPr>
          <w:b/>
        </w:rPr>
      </w:pPr>
      <w:r>
        <w:rPr>
          <w:b/>
        </w:rPr>
        <w:br w:type="page"/>
      </w:r>
    </w:p>
    <w:p w14:paraId="7480F7EF" w14:textId="6EDB56D2" w:rsidR="00493C01" w:rsidRPr="00E47472" w:rsidRDefault="00493C01" w:rsidP="00493C01">
      <w:pPr>
        <w:rPr>
          <w:b/>
          <w:sz w:val="28"/>
          <w:szCs w:val="28"/>
        </w:rPr>
      </w:pPr>
      <w:r w:rsidRPr="00E47472">
        <w:rPr>
          <w:b/>
          <w:sz w:val="28"/>
          <w:szCs w:val="28"/>
        </w:rPr>
        <w:lastRenderedPageBreak/>
        <w:t>References</w:t>
      </w:r>
    </w:p>
    <w:p w14:paraId="6148CFD3" w14:textId="77777777" w:rsidR="00B40C6D" w:rsidRDefault="00493C01" w:rsidP="0060335E">
      <w:pPr>
        <w:pStyle w:val="Bibliography"/>
      </w:pPr>
      <w:r w:rsidRPr="004F14C2">
        <w:rPr>
          <w:rFonts w:cstheme="minorHAnsi"/>
        </w:rPr>
        <w:fldChar w:fldCharType="begin"/>
      </w:r>
      <w:r w:rsidR="00B30F42">
        <w:rPr>
          <w:rFonts w:cstheme="minorHAnsi"/>
        </w:rPr>
        <w:instrText xml:space="preserve"> ADDIN ZOTERO_BIBL {"uncited":[],"omitted":[],"custom":[]} CSL_BIBLIOGRAPHY </w:instrText>
      </w:r>
      <w:r w:rsidRPr="004F14C2">
        <w:rPr>
          <w:rFonts w:cstheme="minorHAnsi"/>
        </w:rPr>
        <w:fldChar w:fldCharType="separate"/>
      </w:r>
      <w:r w:rsidR="00B40C6D">
        <w:t xml:space="preserve">1. </w:t>
      </w:r>
      <w:r w:rsidR="00B40C6D">
        <w:tab/>
        <w:t>Andersen T, Carstensen J, Hernández-García E, Duarte CM. Ecological thresholds and regime shifts: approaches to identification. Trends in Ecology &amp; Evolution. 2009;24: 49–57. doi:10.1016/j.tree.2008.07.014</w:t>
      </w:r>
    </w:p>
    <w:p w14:paraId="4159C544" w14:textId="77777777" w:rsidR="00B40C6D" w:rsidRDefault="00B40C6D" w:rsidP="0060335E">
      <w:pPr>
        <w:pStyle w:val="Bibliography"/>
      </w:pPr>
      <w:r>
        <w:t xml:space="preserve">2. </w:t>
      </w:r>
      <w:r>
        <w:tab/>
        <w:t>Bestelmeyer BT, Ellison AM, Fraser WR, Gorman KB, Holbrook SJ, Laney CM, et al. Analysis of abrupt transitions in ecological systems. Ecosphere. 2011;2: art129. doi:10.1890/es11-00216.1</w:t>
      </w:r>
    </w:p>
    <w:p w14:paraId="2BF1A5F5" w14:textId="77777777" w:rsidR="00B40C6D" w:rsidRDefault="00B40C6D" w:rsidP="0060335E">
      <w:pPr>
        <w:pStyle w:val="Bibliography"/>
      </w:pPr>
      <w:r>
        <w:t xml:space="preserve">3. </w:t>
      </w:r>
      <w:r>
        <w:tab/>
        <w:t>Scheffer M, Carpenter S, Foley JA, Folke C, Walker B. Catastrophic shifts in ecosystems. Nature. 2001;413: 591–596. doi:10.1038/35098000</w:t>
      </w:r>
    </w:p>
    <w:p w14:paraId="70788330" w14:textId="77777777" w:rsidR="00B40C6D" w:rsidRDefault="00B40C6D" w:rsidP="0060335E">
      <w:pPr>
        <w:pStyle w:val="Bibliography"/>
      </w:pPr>
      <w:r>
        <w:t xml:space="preserve">4. </w:t>
      </w:r>
      <w:r>
        <w:tab/>
        <w:t>Scheffer M, Carpenter SR. Catastrophic regime shifts in ecosystems: linking theory to observation. Trends in Ecology &amp; Evolution. 2003;18: 648–656. doi:10.1016/j.tree.2003.09.002</w:t>
      </w:r>
    </w:p>
    <w:p w14:paraId="5A4DCAD0" w14:textId="77777777" w:rsidR="00B40C6D" w:rsidRDefault="00B40C6D" w:rsidP="0060335E">
      <w:pPr>
        <w:pStyle w:val="Bibliography"/>
      </w:pPr>
      <w:r>
        <w:t xml:space="preserve">5. </w:t>
      </w:r>
      <w:r>
        <w:tab/>
        <w:t>May RM. Thresholds and breakpoints in ecosystems with a multiplicity of stable states. Nature. 1977;269: 471–477. doi:10.1038/269471a0</w:t>
      </w:r>
    </w:p>
    <w:p w14:paraId="756A697F" w14:textId="77777777" w:rsidR="00B40C6D" w:rsidRDefault="00B40C6D" w:rsidP="0060335E">
      <w:pPr>
        <w:pStyle w:val="Bibliography"/>
      </w:pPr>
      <w:r>
        <w:t xml:space="preserve">6. </w:t>
      </w:r>
      <w:r>
        <w:tab/>
        <w:t>Ducré-Robitaille J-F, Vincent LA, Boulet G. Comparison of techniques for detection of discontinuities in temperature series: DETECTING DISCONTINUITIES IN TEMPERATURE SERIES. International Journal of Climatology. 2003;23: 1087–1101. doi:10.1002/joc.924</w:t>
      </w:r>
    </w:p>
    <w:p w14:paraId="0E5E2879" w14:textId="77777777" w:rsidR="00B40C6D" w:rsidRDefault="00B40C6D" w:rsidP="0060335E">
      <w:pPr>
        <w:pStyle w:val="Bibliography"/>
      </w:pPr>
      <w:r>
        <w:t xml:space="preserve">7. </w:t>
      </w:r>
      <w:r>
        <w:tab/>
        <w:t>Rodionov SN. A sequential algorithm for testing climate regime shifts: ALGORITHM FOR TESTING REGIME SHIFTS. Geophysical Research Letters. 2004;31: n/a-n/a. doi:10.1029/2004GL019448</w:t>
      </w:r>
    </w:p>
    <w:p w14:paraId="4D435CD5" w14:textId="77777777" w:rsidR="00B40C6D" w:rsidRDefault="00B40C6D" w:rsidP="0060335E">
      <w:pPr>
        <w:pStyle w:val="Bibliography"/>
      </w:pPr>
      <w:r>
        <w:t xml:space="preserve">8. </w:t>
      </w:r>
      <w:r>
        <w:tab/>
        <w:t>Beaugrand G., Conversi A., Chiba S., Edwards M., Fonda-Umani S., Greene C., et al. Synchronous marine pelagic regime shifts in the Northern Hemisphere. Philosophical Transactions of the Royal Society B: Biological Sciences. 2015;370: 20130272. doi:10.1098/rstb.2013.0272</w:t>
      </w:r>
    </w:p>
    <w:p w14:paraId="2C4D3E08" w14:textId="77777777" w:rsidR="00B40C6D" w:rsidRDefault="00B40C6D" w:rsidP="0060335E">
      <w:pPr>
        <w:pStyle w:val="Bibliography"/>
      </w:pPr>
      <w:r>
        <w:t xml:space="preserve">9. </w:t>
      </w:r>
      <w:r>
        <w:tab/>
        <w:t>Zampolli F. Optimal monetary policy in a regime-switching economy: The response to abrupt shifts in exchange rate dynamics. Journal of Economic Dynamics and Control. 2006;30: 1527–1567. doi:10.1016/j.jedc.2005.10.013</w:t>
      </w:r>
    </w:p>
    <w:p w14:paraId="2A518CE7" w14:textId="77777777" w:rsidR="00B40C6D" w:rsidRDefault="00B40C6D" w:rsidP="0060335E">
      <w:pPr>
        <w:pStyle w:val="Bibliography"/>
      </w:pPr>
      <w:r>
        <w:t xml:space="preserve">10. </w:t>
      </w:r>
      <w:r>
        <w:tab/>
        <w:t>Holling CS. Understanding the Complexity of Economic, Ecological, and Social Systems. Ecosystems. 2001;4: 390–405. doi:10.1007/s10021-001-0101-5</w:t>
      </w:r>
    </w:p>
    <w:p w14:paraId="15974526" w14:textId="77777777" w:rsidR="00B40C6D" w:rsidRDefault="00B40C6D" w:rsidP="0060335E">
      <w:pPr>
        <w:pStyle w:val="Bibliography"/>
      </w:pPr>
      <w:r>
        <w:t xml:space="preserve">11. </w:t>
      </w:r>
      <w:r>
        <w:tab/>
        <w:t>Bjørnstad ON, Grenfell BT. Noisy Clockwork: Time Series Analysis of Population Fluctuations in Animals. Science. 2001;293: 638. doi:10.1126/science.1062226</w:t>
      </w:r>
    </w:p>
    <w:p w14:paraId="6744845D" w14:textId="77777777" w:rsidR="00B40C6D" w:rsidRDefault="00B40C6D" w:rsidP="0060335E">
      <w:pPr>
        <w:pStyle w:val="Bibliography"/>
      </w:pPr>
      <w:r>
        <w:t xml:space="preserve">12. </w:t>
      </w:r>
      <w:r>
        <w:tab/>
        <w:t>Hare SR, Mantua NJ. Empirical evidence for North Pacific regime shifts in 1977 and 1989. Progress in Oceanography. 2000;47: 103–145. doi:10.1016/S0079-6611(00)00033-1</w:t>
      </w:r>
    </w:p>
    <w:p w14:paraId="4A96E184" w14:textId="77777777" w:rsidR="00B40C6D" w:rsidRDefault="00B40C6D" w:rsidP="0060335E">
      <w:pPr>
        <w:pStyle w:val="Bibliography"/>
      </w:pPr>
      <w:r>
        <w:t xml:space="preserve">13. </w:t>
      </w:r>
      <w:r>
        <w:tab/>
        <w:t>Carpenter SR, Brock WA, Cole JJ, Kitchell JF, Pace ML. Leading indicators of trophic cascades. Ecology Letters. 2008;11: 128–138. doi:10.1111/j.1461-0248.2007.01131.x</w:t>
      </w:r>
    </w:p>
    <w:p w14:paraId="195656DA" w14:textId="77777777" w:rsidR="00B40C6D" w:rsidRDefault="00B40C6D" w:rsidP="0060335E">
      <w:pPr>
        <w:pStyle w:val="Bibliography"/>
      </w:pPr>
      <w:r>
        <w:t xml:space="preserve">14. </w:t>
      </w:r>
      <w:r>
        <w:tab/>
        <w:t xml:space="preserve">Weimerskirch H, Inchausti P, Guinet C, Barbraud C. Trends in bird and seal populations as indicators of a system shift in the Southern Ocean. Antarctic Science. 2003;15: 249–256. </w:t>
      </w:r>
    </w:p>
    <w:p w14:paraId="204EB121" w14:textId="77777777" w:rsidR="00B40C6D" w:rsidRDefault="00B40C6D" w:rsidP="0060335E">
      <w:pPr>
        <w:pStyle w:val="Bibliography"/>
      </w:pPr>
      <w:r>
        <w:lastRenderedPageBreak/>
        <w:t xml:space="preserve">15. </w:t>
      </w:r>
      <w:r>
        <w:tab/>
        <w:t xml:space="preserve">Berryman A, Lima M. Deciphering the effects of climate on animal populations: diagnostic analysis provides new interpretation of Soay sheep dynamics. The American Naturalist. 2006;168: 784–795. </w:t>
      </w:r>
    </w:p>
    <w:p w14:paraId="05EE00DB" w14:textId="77777777" w:rsidR="00B40C6D" w:rsidRDefault="00B40C6D" w:rsidP="0060335E">
      <w:pPr>
        <w:pStyle w:val="Bibliography"/>
      </w:pPr>
      <w:r>
        <w:t xml:space="preserve">16. </w:t>
      </w:r>
      <w:r>
        <w:tab/>
        <w:t>Toms JD, Lesperance ML. Piecewise regression: a tool for identifying ecological thresholds. Ecology. 2003;84: 2034–2041. doi:10.1890/02-0472</w:t>
      </w:r>
    </w:p>
    <w:p w14:paraId="16A37813" w14:textId="77777777" w:rsidR="00B40C6D" w:rsidRDefault="00B40C6D" w:rsidP="0060335E">
      <w:pPr>
        <w:pStyle w:val="Bibliography"/>
      </w:pPr>
      <w:r>
        <w:t xml:space="preserve">17. </w:t>
      </w:r>
      <w:r>
        <w:tab/>
        <w:t>Knapp AK, Smith MD, Hobbie SE, Collins SL, Fahey TJ, Hansen GJA, et al. Past, present, and future roles of long-term experiments in the LTER Network. Bioscience. 2012;62: 377–389. doi:10.1029/2008gb003336</w:t>
      </w:r>
    </w:p>
    <w:p w14:paraId="18423251" w14:textId="77777777" w:rsidR="00B40C6D" w:rsidRDefault="00B40C6D" w:rsidP="0060335E">
      <w:pPr>
        <w:pStyle w:val="Bibliography"/>
      </w:pPr>
      <w:r>
        <w:t xml:space="preserve">18. </w:t>
      </w:r>
      <w:r>
        <w:tab/>
        <w:t xml:space="preserve">Braun JV, Muller H-G. Statistical Methods for DNA Sequence Segmentation. Statistical Science. 1998;13: 142–162. </w:t>
      </w:r>
    </w:p>
    <w:p w14:paraId="3E9116DB" w14:textId="77777777" w:rsidR="00B40C6D" w:rsidRDefault="00B40C6D" w:rsidP="0060335E">
      <w:pPr>
        <w:pStyle w:val="Bibliography"/>
      </w:pPr>
      <w:r>
        <w:t xml:space="preserve">19. </w:t>
      </w:r>
      <w:r>
        <w:tab/>
        <w:t xml:space="preserve">Zeileis A, Leisch F, Hornik K, Kleiber C. strucchange. An R package for testing for structural change in linear regression models. 2001. </w:t>
      </w:r>
    </w:p>
    <w:p w14:paraId="5F26A9B2" w14:textId="77777777" w:rsidR="00B40C6D" w:rsidRDefault="00B40C6D" w:rsidP="0060335E">
      <w:pPr>
        <w:pStyle w:val="Bibliography"/>
      </w:pPr>
      <w:r>
        <w:t xml:space="preserve">20. </w:t>
      </w:r>
      <w:r>
        <w:tab/>
        <w:t xml:space="preserve">Killick R, Eckley I. changepoint: An R package for changepoint analysis. Journal of Statistical Software. 2014;58: 1–19. </w:t>
      </w:r>
    </w:p>
    <w:p w14:paraId="6948FF35" w14:textId="77777777" w:rsidR="00B40C6D" w:rsidRDefault="00B40C6D" w:rsidP="0060335E">
      <w:pPr>
        <w:pStyle w:val="Bibliography"/>
      </w:pPr>
      <w:r>
        <w:t xml:space="preserve">21. </w:t>
      </w:r>
      <w:r>
        <w:tab/>
        <w:t xml:space="preserve">Priyadarshana W, Sofronov G. Multiple break-points detection in array CGH data via the cross-entropy method. IEEE/ACM Transactions on Computational Biology and Bioinformatics (TCBB). 2015;12: 487–498. </w:t>
      </w:r>
    </w:p>
    <w:p w14:paraId="30738386" w14:textId="77777777" w:rsidR="00B40C6D" w:rsidRDefault="00B40C6D" w:rsidP="0060335E">
      <w:pPr>
        <w:pStyle w:val="Bibliography"/>
      </w:pPr>
      <w:r>
        <w:t xml:space="preserve">22. </w:t>
      </w:r>
      <w:r>
        <w:tab/>
        <w:t>Mauget SA. Multidecadal Regime Shifts in U.S. Streamflow, Precipitation, and Temperature at the End of the Twentieth Century. Journal of Climate. 2003;16: 3905–3916. doi:10.1175/1520-0442(2003)016&lt;3905:MRSIUS&gt;2.0.CO;2</w:t>
      </w:r>
    </w:p>
    <w:p w14:paraId="5A897B67" w14:textId="77777777" w:rsidR="00B40C6D" w:rsidRDefault="00B40C6D" w:rsidP="0060335E">
      <w:pPr>
        <w:pStyle w:val="Bibliography"/>
      </w:pPr>
      <w:r>
        <w:t xml:space="preserve">23. </w:t>
      </w:r>
      <w:r>
        <w:tab/>
        <w:t>Jenouvrier S, Weimerskirch H, Barbraud C, Park Y-H, Cazelles B. Evidence of a shift in the cyclicity of Antarctic seabird dynamics linked to climate. Proceedings of the Royal Society B: Biological Sciences. 2005;272: 887–895. doi:10.1098/rspb.2004.2978</w:t>
      </w:r>
    </w:p>
    <w:p w14:paraId="67500272" w14:textId="77777777" w:rsidR="00B40C6D" w:rsidRDefault="00B40C6D" w:rsidP="0060335E">
      <w:pPr>
        <w:pStyle w:val="Bibliography"/>
      </w:pPr>
      <w:r>
        <w:t xml:space="preserve">24. </w:t>
      </w:r>
      <w:r>
        <w:tab/>
        <w:t>Cazelles B, Chavez M, Berteaux D, Ménard F, Vik JO, Jenouvrier S, et al. Wavelet analysis of ecological time series. Oecologia. 2008;156: 287–304. doi:10.1007/s00442-008-0993-2</w:t>
      </w:r>
    </w:p>
    <w:p w14:paraId="037ABC10" w14:textId="77777777" w:rsidR="00B40C6D" w:rsidRDefault="00B40C6D" w:rsidP="0060335E">
      <w:pPr>
        <w:pStyle w:val="Bibliography"/>
      </w:pPr>
      <w:r>
        <w:t xml:space="preserve">25. </w:t>
      </w:r>
      <w:r>
        <w:tab/>
        <w:t>Carl Boettiger, Alan Hastings. Early warning signals and the prosecutor’s fallacy. Proceedings of the Royal Society B: Biological Sciences. 2012;279: 4734–4739. doi:10.1098/rspb.2012.2085</w:t>
      </w:r>
    </w:p>
    <w:p w14:paraId="168D73D4" w14:textId="77777777" w:rsidR="00B40C6D" w:rsidRDefault="00B40C6D" w:rsidP="0060335E">
      <w:pPr>
        <w:pStyle w:val="Bibliography"/>
      </w:pPr>
      <w:r>
        <w:t xml:space="preserve">26. </w:t>
      </w:r>
      <w:r>
        <w:tab/>
        <w:t xml:space="preserve">Royall R. The Likelihood Paradigm for Statistical Evidence. in ML Taper and SR Lele, eds. The nature of scientific evidence. University of Chicago Press, Chicago; 2004. </w:t>
      </w:r>
    </w:p>
    <w:p w14:paraId="4BA14077" w14:textId="77777777" w:rsidR="00B40C6D" w:rsidRDefault="00B40C6D" w:rsidP="0060335E">
      <w:pPr>
        <w:pStyle w:val="Bibliography"/>
      </w:pPr>
      <w:r>
        <w:t xml:space="preserve">27. </w:t>
      </w:r>
      <w:r>
        <w:tab/>
        <w:t xml:space="preserve">Turchin P. Complex population dynamics: a theoretical/empirical synthesis. Princeton University Press; 2003. </w:t>
      </w:r>
    </w:p>
    <w:p w14:paraId="0432F4C5" w14:textId="77777777" w:rsidR="00B40C6D" w:rsidRDefault="00B40C6D" w:rsidP="0060335E">
      <w:pPr>
        <w:pStyle w:val="Bibliography"/>
      </w:pPr>
      <w:r>
        <w:t xml:space="preserve">28. </w:t>
      </w:r>
      <w:r>
        <w:tab/>
        <w:t>May RM. Simple mathematical models with very complicated dynamics. Nature. 1976;261: 459–467. doi:10.1038/261459a0</w:t>
      </w:r>
    </w:p>
    <w:p w14:paraId="31E4CD62" w14:textId="77777777" w:rsidR="00B40C6D" w:rsidRDefault="00B40C6D" w:rsidP="0060335E">
      <w:pPr>
        <w:pStyle w:val="Bibliography"/>
      </w:pPr>
      <w:r>
        <w:t xml:space="preserve">29. </w:t>
      </w:r>
      <w:r>
        <w:tab/>
        <w:t xml:space="preserve">Barraquand F, Louca S, Abbott KC, Cobbold CA, Cordoleani F, DeAngelis DL, et al. Moving forward in circles: challenges and opportunities in modelling population cycles. Ecology letters. 2017;20: 1074–1092. </w:t>
      </w:r>
    </w:p>
    <w:p w14:paraId="31A7FBB3" w14:textId="77777777" w:rsidR="00B40C6D" w:rsidRDefault="00B40C6D" w:rsidP="0060335E">
      <w:pPr>
        <w:pStyle w:val="Bibliography"/>
      </w:pPr>
      <w:r>
        <w:lastRenderedPageBreak/>
        <w:t xml:space="preserve">30. </w:t>
      </w:r>
      <w:r>
        <w:tab/>
        <w:t>Boettiger C. From noise to knowledge: how randomness generates novel phenomena and reveals information. Ecology Letters. 2018;21: 1255–1267. doi:10.1111/ele.13085</w:t>
      </w:r>
    </w:p>
    <w:p w14:paraId="146FC65D" w14:textId="77777777" w:rsidR="00B40C6D" w:rsidRDefault="00B40C6D" w:rsidP="0060335E">
      <w:pPr>
        <w:pStyle w:val="Bibliography"/>
      </w:pPr>
      <w:r>
        <w:t xml:space="preserve">31. </w:t>
      </w:r>
      <w:r>
        <w:tab/>
        <w:t>Gadrich T, Katriel G. A Mechanistic Stochastic Ricker Model: Analytical and Numerical Investigations. Int J Bifurcation Chaos. 2016;26: 1650067. doi:10.1142/S021812741650067X</w:t>
      </w:r>
    </w:p>
    <w:p w14:paraId="1F19AA70" w14:textId="77777777" w:rsidR="00B40C6D" w:rsidRDefault="00B40C6D" w:rsidP="0060335E">
      <w:pPr>
        <w:pStyle w:val="Bibliography"/>
      </w:pPr>
      <w:r>
        <w:t xml:space="preserve">32. </w:t>
      </w:r>
      <w:r>
        <w:tab/>
        <w:t>Ricker WE. Stock and Recruitment. J Fish Res Bd Can. 1954;11: 559–623. doi:10.1139/f54-039</w:t>
      </w:r>
    </w:p>
    <w:p w14:paraId="36AC5D8F" w14:textId="77777777" w:rsidR="00B40C6D" w:rsidRDefault="00B40C6D" w:rsidP="0060335E">
      <w:pPr>
        <w:pStyle w:val="Bibliography"/>
      </w:pPr>
      <w:r>
        <w:t xml:space="preserve">33. </w:t>
      </w:r>
      <w:r>
        <w:tab/>
        <w:t xml:space="preserve">Brook BW, Bradshaw CJ. Strength of evidence for density dependence in abundance time series of 1198 species. Ecology. 2006;87: 1445–1451. </w:t>
      </w:r>
    </w:p>
    <w:p w14:paraId="0D8E0CBF" w14:textId="77777777" w:rsidR="00B40C6D" w:rsidRDefault="00B40C6D" w:rsidP="0060335E">
      <w:pPr>
        <w:pStyle w:val="Bibliography"/>
      </w:pPr>
      <w:r>
        <w:t xml:space="preserve">34. </w:t>
      </w:r>
      <w:r>
        <w:tab/>
        <w:t>Hall AR, Osborn DR, Sakkas N. Inference on Structural Breaks using Information Criteria. The Manchester School. 2013;81: 54–81. doi:10.1111/manc.12017</w:t>
      </w:r>
    </w:p>
    <w:p w14:paraId="1D8BAE0A" w14:textId="77777777" w:rsidR="00B40C6D" w:rsidRDefault="00B40C6D" w:rsidP="0060335E">
      <w:pPr>
        <w:pStyle w:val="Bibliography"/>
      </w:pPr>
      <w:r>
        <w:t xml:space="preserve">35. </w:t>
      </w:r>
      <w:r>
        <w:tab/>
        <w:t xml:space="preserve">Burnham KP, Anderson DR. Model selection and multimodal inference: a practical information-theoretic approach. 2nd ed. New York: Springer Science + Business Media, LLC; 2002. </w:t>
      </w:r>
    </w:p>
    <w:p w14:paraId="12A08762" w14:textId="77777777" w:rsidR="00B40C6D" w:rsidRDefault="00B40C6D" w:rsidP="0060335E">
      <w:pPr>
        <w:pStyle w:val="Bibliography"/>
      </w:pPr>
      <w:r>
        <w:t xml:space="preserve">36. </w:t>
      </w:r>
      <w:r>
        <w:tab/>
        <w:t>Wagenmakers E-J, Farrell S. AIC model selection using Akaike weights. Psychonomic Bulletin &amp; Review. 2004;11: 192–196. doi:10.3758/BF03206482</w:t>
      </w:r>
    </w:p>
    <w:p w14:paraId="33767499" w14:textId="77777777" w:rsidR="00B40C6D" w:rsidRDefault="00B40C6D" w:rsidP="0060335E">
      <w:pPr>
        <w:pStyle w:val="Bibliography"/>
      </w:pPr>
      <w:r>
        <w:t xml:space="preserve">37. </w:t>
      </w:r>
      <w:r>
        <w:tab/>
        <w:t>R Development Core Team. R: A Language and Environment for Statistical Computing 3.3.3. R Foundation for Statistical Computing. 2017. Available: http://www.R-project.org</w:t>
      </w:r>
    </w:p>
    <w:p w14:paraId="6263DBAF" w14:textId="77777777" w:rsidR="00B40C6D" w:rsidRDefault="00B40C6D" w:rsidP="0060335E">
      <w:pPr>
        <w:pStyle w:val="Bibliography"/>
      </w:pPr>
      <w:r>
        <w:t xml:space="preserve">38. </w:t>
      </w:r>
      <w:r>
        <w:tab/>
        <w:t xml:space="preserve">Elzhov TV, Mullen KM, Spiess A-N, Bolker B. minpack. lm: R Interface to the Levenberg-Marquardt Nonlinear Least-Squares Algorithm Found in MINPACK. 2016. </w:t>
      </w:r>
    </w:p>
    <w:p w14:paraId="2BEFBB11" w14:textId="77777777" w:rsidR="00B40C6D" w:rsidRDefault="00B40C6D" w:rsidP="0060335E">
      <w:pPr>
        <w:pStyle w:val="Bibliography"/>
      </w:pPr>
      <w:r>
        <w:t xml:space="preserve">39. </w:t>
      </w:r>
      <w:r>
        <w:tab/>
        <w:t>Bahlai C. cbahlai/dynamic_shift_detector: The Dynamic Shift Detector. Zenodo; 2019. doi:10.5281/zenodo.3368486</w:t>
      </w:r>
    </w:p>
    <w:p w14:paraId="26E843A2" w14:textId="77777777" w:rsidR="00B40C6D" w:rsidRDefault="00B40C6D" w:rsidP="0060335E">
      <w:pPr>
        <w:pStyle w:val="Bibliography"/>
      </w:pPr>
      <w:r>
        <w:t xml:space="preserve">40. </w:t>
      </w:r>
      <w:r>
        <w:tab/>
        <w:t>Bahlai CA, Colunga-Garcia M, Gage SH, Landis DA. Long term functional dynamics of an aphidophagous coccinellid community are unchanged in response to repeated invasion. PLoS One. 2013;8: e83407. doi:10.1371/journal.pone.0083407</w:t>
      </w:r>
    </w:p>
    <w:p w14:paraId="37776A21" w14:textId="77777777" w:rsidR="00B40C6D" w:rsidRDefault="00B40C6D" w:rsidP="0060335E">
      <w:pPr>
        <w:pStyle w:val="Bibliography"/>
      </w:pPr>
      <w:r>
        <w:t xml:space="preserve">41. </w:t>
      </w:r>
      <w:r>
        <w:tab/>
        <w:t>Bahlai C, Colunga-Garcia M, Gage S, Landis D. The role of exotic ladybeetles in the decline of native ladybeetle populations: evidence from long-term monitoring. Biol Invasions. 2015;17: 1005–1024. doi:10.1007/s10530-014-0772-4</w:t>
      </w:r>
    </w:p>
    <w:p w14:paraId="7B2F4A61" w14:textId="77777777" w:rsidR="00B40C6D" w:rsidRDefault="00B40C6D" w:rsidP="0060335E">
      <w:pPr>
        <w:pStyle w:val="Bibliography"/>
      </w:pPr>
      <w:r>
        <w:t xml:space="preserve">42. </w:t>
      </w:r>
      <w:r>
        <w:tab/>
        <w:t>Bahlai CA, vander Werf W, O’Neal M, Hemerik L, Landis DA. Shifts in dynamic regime of an invasive lady beetle are linked to the invasion and insecticidal management of its prey. Ecological Applications. 2015 [cited 14 May 2015]. doi:10.1890/14-2022.1</w:t>
      </w:r>
    </w:p>
    <w:p w14:paraId="604555A3" w14:textId="77777777" w:rsidR="00B40C6D" w:rsidRDefault="00B40C6D" w:rsidP="0060335E">
      <w:pPr>
        <w:pStyle w:val="Bibliography"/>
      </w:pPr>
      <w:r>
        <w:t xml:space="preserve">43. </w:t>
      </w:r>
      <w:r>
        <w:tab/>
        <w:t xml:space="preserve">Bahlai CA, Sears MK. Population dynamics of Harmonia axyridis and Aphis glycines in Niagara Peninsula soybean fields and vineyards. Journal of the Entomological Society of Ontario. 2009;140: 27–39. </w:t>
      </w:r>
    </w:p>
    <w:p w14:paraId="5EF3255B" w14:textId="77777777" w:rsidR="00B40C6D" w:rsidRDefault="00B40C6D" w:rsidP="0060335E">
      <w:pPr>
        <w:pStyle w:val="Bibliography"/>
      </w:pPr>
      <w:r>
        <w:t xml:space="preserve">44. </w:t>
      </w:r>
      <w:r>
        <w:tab/>
        <w:t>Heimpel G, Frelich L, Landis D, Hopper K, Hoelmer K, Sezen Z, et al. European buckthorn and Asian soybean aphid as components of an extensive invasional meltdown in North America. Biological Invasions. 2010;12: 2913–2931. doi:10.1007/s10530-010-9736-5</w:t>
      </w:r>
    </w:p>
    <w:p w14:paraId="30ECF76A" w14:textId="77777777" w:rsidR="00B40C6D" w:rsidRDefault="00B40C6D" w:rsidP="0060335E">
      <w:pPr>
        <w:pStyle w:val="Bibliography"/>
      </w:pPr>
      <w:r>
        <w:lastRenderedPageBreak/>
        <w:t xml:space="preserve">45. </w:t>
      </w:r>
      <w:r>
        <w:tab/>
        <w:t xml:space="preserve">Rhainds M, Yoo HJS, Kindlmann P, Voegtlin D, Castillo D, Rutledge C, et al. Two-year oscillation cycle in abundance of soybean aphid in Indiana. Agricultural and Forest Entomology. 2010;12: 251–257. </w:t>
      </w:r>
    </w:p>
    <w:p w14:paraId="0DDC71CE" w14:textId="77777777" w:rsidR="00B40C6D" w:rsidRDefault="00B40C6D" w:rsidP="0060335E">
      <w:pPr>
        <w:pStyle w:val="Bibliography"/>
      </w:pPr>
      <w:r>
        <w:t xml:space="preserve">46. </w:t>
      </w:r>
      <w:r>
        <w:tab/>
        <w:t xml:space="preserve">Ragsdale DW, Voegtlin DJ, O’Neil RJ. Soybean aphid biology in North America. Annals of the Entomological Society of America. 2004;97: 204–208. </w:t>
      </w:r>
    </w:p>
    <w:p w14:paraId="5D06AC93" w14:textId="77777777" w:rsidR="00B40C6D" w:rsidRDefault="00B40C6D" w:rsidP="0060335E">
      <w:pPr>
        <w:pStyle w:val="Bibliography"/>
      </w:pPr>
      <w:r>
        <w:t xml:space="preserve">47. </w:t>
      </w:r>
      <w:r>
        <w:tab/>
        <w:t xml:space="preserve">Wu Z, Schenk-Hamlin D, Zhan W, Ragsdale DW, Heimpel GE. The soybean aphid in China: a historical review. Annals of the Entomological Society of America. 2004;97: 209–218. </w:t>
      </w:r>
    </w:p>
    <w:p w14:paraId="64175AD7" w14:textId="77777777" w:rsidR="00B40C6D" w:rsidRDefault="00B40C6D" w:rsidP="0060335E">
      <w:pPr>
        <w:pStyle w:val="Bibliography"/>
      </w:pPr>
      <w:r>
        <w:t xml:space="preserve">48. </w:t>
      </w:r>
      <w:r>
        <w:tab/>
        <w:t>Urquhart FA, Urquhart NR. Autumnal migration routes of the eastern population of the monarch butterfly (Danaus p. plexippus L.; Danaidae; Lepidoptera) in North America to the overwintering site in the Neovolcanic Plateau of Mexico. Can J Zool. 1978;56: 1759–1764. doi:10.1139/z78-240</w:t>
      </w:r>
    </w:p>
    <w:p w14:paraId="6F04E955" w14:textId="77777777" w:rsidR="00B40C6D" w:rsidRDefault="00B40C6D" w:rsidP="0060335E">
      <w:pPr>
        <w:pStyle w:val="Bibliography"/>
      </w:pPr>
      <w:r>
        <w:t xml:space="preserve">49. </w:t>
      </w:r>
      <w:r>
        <w:tab/>
        <w:t>Flockhart DTT, Brower LP, Ramirez MI, Hobson KA, Wassenaar LI, Altizer S, et al. Regional climate on the breeding grounds predicts variation in the natal origin of monarch butterflies overwintering in Mexico over 38 years. Glob Change Biol. 2017;23: 2565–2576. doi:10.1111/gcb.13589</w:t>
      </w:r>
    </w:p>
    <w:p w14:paraId="2A784C0E" w14:textId="77777777" w:rsidR="00B40C6D" w:rsidRDefault="00B40C6D" w:rsidP="0060335E">
      <w:pPr>
        <w:pStyle w:val="Bibliography"/>
      </w:pPr>
      <w:r>
        <w:t xml:space="preserve">50. </w:t>
      </w:r>
      <w:r>
        <w:tab/>
        <w:t xml:space="preserve">Prysby MD, Oberhauser KS. Temporal and geographic variation in monarch densities: citizen scientists document monarch population patterns. The monarch butterfly: Biology and conservation. 2004; 9–20. </w:t>
      </w:r>
    </w:p>
    <w:p w14:paraId="640A7765" w14:textId="77777777" w:rsidR="00B40C6D" w:rsidRDefault="00B40C6D" w:rsidP="0060335E">
      <w:pPr>
        <w:pStyle w:val="Bibliography"/>
      </w:pPr>
      <w:r>
        <w:t xml:space="preserve">51. </w:t>
      </w:r>
      <w:r>
        <w:tab/>
        <w:t>Sarkar S. What Is Threatening Monarchs? BioScience. 2017;67: 1080–1080. doi:10.1093/biosci/bix120</w:t>
      </w:r>
    </w:p>
    <w:p w14:paraId="00935462" w14:textId="77777777" w:rsidR="00B40C6D" w:rsidRDefault="00B40C6D" w:rsidP="0060335E">
      <w:pPr>
        <w:pStyle w:val="Bibliography"/>
      </w:pPr>
      <w:r>
        <w:t xml:space="preserve">52. </w:t>
      </w:r>
      <w:r>
        <w:tab/>
        <w:t>Lovett J. Monarch Population Status. Monarch Watch; 2017. Available: http://monarchwatch.org/blog/2017/02/11/monarch-population-status-30/</w:t>
      </w:r>
    </w:p>
    <w:p w14:paraId="2F18DC4A" w14:textId="77777777" w:rsidR="00B40C6D" w:rsidRDefault="00B40C6D" w:rsidP="0060335E">
      <w:pPr>
        <w:pStyle w:val="Bibliography"/>
      </w:pPr>
      <w:r>
        <w:t xml:space="preserve">53. </w:t>
      </w:r>
      <w:r>
        <w:tab/>
        <w:t>Hartzler RG. Reduction in common milkweed (Asclepias syriaca) occurrence in Iowa cropland from 1999 to 2009. Crop Protection. 2010;29: 1542–1544. doi:10.1016/j.cropro.2010.07.018</w:t>
      </w:r>
    </w:p>
    <w:p w14:paraId="67C7CE8F" w14:textId="77777777" w:rsidR="00B40C6D" w:rsidRDefault="00B40C6D" w:rsidP="0060335E">
      <w:pPr>
        <w:pStyle w:val="Bibliography"/>
      </w:pPr>
      <w:r>
        <w:t xml:space="preserve">54. </w:t>
      </w:r>
      <w:r>
        <w:tab/>
        <w:t>Pleasants JM, Oberhauser KS. Milkweed loss in agricultural fields because of herbicide use: effect on the monarch butterfly population. Insect Conservation and Diversity. 2013;6: 135–144. doi:10.1111/j.1752-4598.2012.00196.x</w:t>
      </w:r>
    </w:p>
    <w:p w14:paraId="774C3AD2" w14:textId="77777777" w:rsidR="00B40C6D" w:rsidRDefault="00B40C6D" w:rsidP="0060335E">
      <w:pPr>
        <w:pStyle w:val="Bibliography"/>
      </w:pPr>
      <w:r>
        <w:t xml:space="preserve">55. </w:t>
      </w:r>
      <w:r>
        <w:tab/>
        <w:t>Zaya DN, Pearse IS, Spyreas G. Long-Term Trends in Midwestern Milkweed Abundances and Their Relevance to Monarch Butterfly Declines. BioScience. 2017;67: 343–356. doi:10.1093/biosci/biw186</w:t>
      </w:r>
    </w:p>
    <w:p w14:paraId="42797DFB" w14:textId="77777777" w:rsidR="00B40C6D" w:rsidRDefault="00B40C6D" w:rsidP="0060335E">
      <w:pPr>
        <w:pStyle w:val="Bibliography"/>
      </w:pPr>
      <w:r>
        <w:t xml:space="preserve">56. </w:t>
      </w:r>
      <w:r>
        <w:tab/>
        <w:t xml:space="preserve">Powles SODSB. Glyphosate-resistant crops and weeds: now and in the future. 2010. </w:t>
      </w:r>
    </w:p>
    <w:p w14:paraId="49E2CB0B" w14:textId="77777777" w:rsidR="00B40C6D" w:rsidRDefault="00B40C6D" w:rsidP="0060335E">
      <w:pPr>
        <w:pStyle w:val="Bibliography"/>
      </w:pPr>
      <w:r>
        <w:t xml:space="preserve">57. </w:t>
      </w:r>
      <w:r>
        <w:tab/>
        <w:t>Baker NT. Estimated annual agricultural pesticide use by crop group for states of the conterminous United States, 1992-2014. National Water Quality Assessment Program. 2017. doi:10.5066/F7NP22KM</w:t>
      </w:r>
    </w:p>
    <w:p w14:paraId="1C943C11" w14:textId="77777777" w:rsidR="00B40C6D" w:rsidRDefault="00B40C6D" w:rsidP="0060335E">
      <w:pPr>
        <w:pStyle w:val="Bibliography"/>
      </w:pPr>
      <w:r>
        <w:t xml:space="preserve">58. </w:t>
      </w:r>
      <w:r>
        <w:tab/>
        <w:t>Saunders SP, Ries L, Oberhauser KS, Thogmartin WE, Zipkin EF. Local and cross-seasonal associations of climate and land use with abundance of monarch butterflies Danaus plexippus. Ecography. 2017; n/a-n/a. doi:10.1111/ecog.02719</w:t>
      </w:r>
    </w:p>
    <w:p w14:paraId="7DD10E32" w14:textId="77777777" w:rsidR="00B40C6D" w:rsidRDefault="00B40C6D" w:rsidP="0060335E">
      <w:pPr>
        <w:pStyle w:val="Bibliography"/>
      </w:pPr>
      <w:r>
        <w:lastRenderedPageBreak/>
        <w:t xml:space="preserve">59. </w:t>
      </w:r>
      <w:r>
        <w:tab/>
        <w:t>Zipkin EF, Ries L, Reeves R, Regetz J, Oberhauser KS. Tracking climate impacts on the migratory monarch butterfly. Glob Change Biol. 2012;18: 3039–3049. doi:10.1111/j.1365-2486.2012.02751.x</w:t>
      </w:r>
    </w:p>
    <w:p w14:paraId="581A92F1" w14:textId="77777777" w:rsidR="00B40C6D" w:rsidRDefault="00B40C6D" w:rsidP="0060335E">
      <w:pPr>
        <w:pStyle w:val="Bibliography"/>
      </w:pPr>
      <w:r>
        <w:t xml:space="preserve">60. </w:t>
      </w:r>
      <w:r>
        <w:tab/>
        <w:t xml:space="preserve">Brower LP, Kust DR, Rendon-Salinas E, Serrano EG, Kust KR, Miller J, et al. Catastrophic winter storm mortality of monarch butterflies in Mexico during January 2002. The Monarch butterfly: biology and conservation. 2004; 151–166. </w:t>
      </w:r>
    </w:p>
    <w:p w14:paraId="0E840E48" w14:textId="77777777" w:rsidR="00B40C6D" w:rsidRDefault="00B40C6D" w:rsidP="0060335E">
      <w:pPr>
        <w:pStyle w:val="Bibliography"/>
      </w:pPr>
      <w:r>
        <w:t xml:space="preserve">61. </w:t>
      </w:r>
      <w:r>
        <w:tab/>
        <w:t>Vidal O, Rendón-Salinas E. Dynamics and trends of overwintering colonies of the monarch butterfly in Mexico. Biological Conservation. 2014;180: 165–175. doi:10.1016/j.biocon.2014.09.041</w:t>
      </w:r>
    </w:p>
    <w:p w14:paraId="7B2494C1" w14:textId="77777777" w:rsidR="00B40C6D" w:rsidRDefault="00B40C6D" w:rsidP="0060335E">
      <w:pPr>
        <w:pStyle w:val="Bibliography"/>
      </w:pPr>
      <w:r>
        <w:t xml:space="preserve">62. </w:t>
      </w:r>
      <w:r>
        <w:tab/>
        <w:t xml:space="preserve">Davis AK, Altizer S. New Perspectives on Monarch Migration, Evolution, and Population Biology. Monarchs in a Changing World: Biology and Conservation of an Iconic Butterfly. 2015; 203. </w:t>
      </w:r>
    </w:p>
    <w:p w14:paraId="456B9D95" w14:textId="77777777" w:rsidR="00B40C6D" w:rsidRDefault="00B40C6D" w:rsidP="0060335E">
      <w:pPr>
        <w:pStyle w:val="Bibliography"/>
      </w:pPr>
      <w:r>
        <w:t xml:space="preserve">63. </w:t>
      </w:r>
      <w:r>
        <w:tab/>
        <w:t>Saunders SP, Ries L, Neupane N, Ramírez MI, García-Serrano E, Rendón-Salinas E, et al. Multiscale seasonal factors drive the size of winter monarch colonies. Proc Natl Acad Sci USA. 2019;116: 8609. doi:10.1073/pnas.1805114116</w:t>
      </w:r>
    </w:p>
    <w:p w14:paraId="4C894581" w14:textId="77777777" w:rsidR="00B40C6D" w:rsidRDefault="00B40C6D" w:rsidP="0060335E">
      <w:pPr>
        <w:pStyle w:val="Bibliography"/>
      </w:pPr>
      <w:r>
        <w:t xml:space="preserve">64. </w:t>
      </w:r>
      <w:r>
        <w:tab/>
        <w:t xml:space="preserve">Abbott KC, Dwyer G. Food Limitation and Insect Outbreaks: Complex Dynamics in Plant-Herbivore Models. Journal of Animal Ecology. 2007;76: 1004–1014. </w:t>
      </w:r>
    </w:p>
    <w:p w14:paraId="3B5B5FEC" w14:textId="26FA6046" w:rsidR="00493C01" w:rsidRDefault="00493C01" w:rsidP="00493C01">
      <w:r w:rsidRPr="004F14C2">
        <w:rPr>
          <w:rFonts w:cstheme="minorHAnsi"/>
        </w:rPr>
        <w:fldChar w:fldCharType="end"/>
      </w:r>
    </w:p>
    <w:p w14:paraId="084A35CA" w14:textId="77777777" w:rsidR="004B55BC" w:rsidRPr="007A3CAD" w:rsidRDefault="004B55BC" w:rsidP="00493C01">
      <w:pPr>
        <w:rPr>
          <w:b/>
          <w:sz w:val="28"/>
          <w:szCs w:val="28"/>
        </w:rPr>
      </w:pPr>
      <w:r w:rsidRPr="007A3CAD">
        <w:rPr>
          <w:b/>
          <w:sz w:val="28"/>
          <w:szCs w:val="28"/>
        </w:rPr>
        <w:t>Supporting Information Legends</w:t>
      </w:r>
    </w:p>
    <w:p w14:paraId="236FFB72" w14:textId="15B51289" w:rsidR="004B55BC" w:rsidRDefault="004B55BC" w:rsidP="00493C01">
      <w:pPr>
        <w:rPr>
          <w:bCs/>
        </w:rPr>
      </w:pPr>
      <w:r>
        <w:rPr>
          <w:bCs/>
        </w:rPr>
        <w:t xml:space="preserve">S1- </w:t>
      </w:r>
      <w:r w:rsidR="00BD6C1F">
        <w:rPr>
          <w:bCs/>
        </w:rPr>
        <w:t>Analysis using AIC.docx</w:t>
      </w:r>
    </w:p>
    <w:p w14:paraId="3B7BAA77" w14:textId="60595D6D" w:rsidR="00493C01" w:rsidRDefault="004B55BC" w:rsidP="00493C01">
      <w:pPr>
        <w:rPr>
          <w:b/>
        </w:rPr>
      </w:pPr>
      <w:r>
        <w:rPr>
          <w:bCs/>
        </w:rPr>
        <w:t xml:space="preserve">S2- </w:t>
      </w:r>
      <w:r w:rsidR="00BD6C1F">
        <w:rPr>
          <w:bCs/>
        </w:rPr>
        <w:t>Function descriptions.docx</w:t>
      </w:r>
      <w:bookmarkStart w:id="1" w:name="_GoBack"/>
      <w:bookmarkEnd w:id="1"/>
      <w:r w:rsidRPr="004B55BC">
        <w:rPr>
          <w:bCs/>
        </w:rPr>
        <w:t xml:space="preserve"> </w:t>
      </w:r>
      <w:r w:rsidR="00493C01">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r w:rsidRPr="000214FC">
              <w:rPr>
                <w:i/>
              </w:rPr>
              <w:t>Danaus plexippus</w:t>
            </w:r>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7A3CAD" w:rsidRDefault="00493C01" w:rsidP="00493C01">
      <w:pPr>
        <w:rPr>
          <w:b/>
          <w:sz w:val="28"/>
          <w:szCs w:val="28"/>
        </w:rPr>
      </w:pPr>
      <w:r>
        <w:rPr>
          <w:b/>
        </w:rPr>
        <w:br w:type="page"/>
      </w:r>
      <w:r w:rsidRPr="007A3CAD">
        <w:rPr>
          <w:b/>
          <w:sz w:val="28"/>
          <w:szCs w:val="28"/>
        </w:rPr>
        <w:lastRenderedPageBreak/>
        <w:t>Figure captions</w:t>
      </w:r>
    </w:p>
    <w:p w14:paraId="79B5FA0A" w14:textId="0A367D10"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D84C75">
        <w:rPr>
          <w:b/>
        </w:rPr>
        <w:t>Dynamic</w:t>
      </w:r>
      <w:r w:rsidRPr="006F7244">
        <w:rPr>
          <w:b/>
        </w:rPr>
        <w:t xml:space="preserve"> </w:t>
      </w:r>
      <w:r w:rsidR="00063730">
        <w:rPr>
          <w:b/>
        </w:rPr>
        <w:t>S</w:t>
      </w:r>
      <w:r w:rsidRPr="006F7244">
        <w:rPr>
          <w:b/>
        </w:rPr>
        <w:t xml:space="preserve">hift </w:t>
      </w:r>
      <w:r w:rsidR="00063730">
        <w:rPr>
          <w:b/>
        </w:rPr>
        <w:t>D</w:t>
      </w:r>
      <w:r w:rsidRPr="006F7244">
        <w:rPr>
          <w:b/>
        </w:rPr>
        <w:t>etector</w:t>
      </w:r>
      <w:r w:rsidR="002470E2">
        <w:rPr>
          <w:b/>
        </w:rPr>
        <w:t xml:space="preserve"> (</w:t>
      </w:r>
      <w:r w:rsidR="005907DA">
        <w:rPr>
          <w:b/>
        </w:rPr>
        <w:t>DSD</w:t>
      </w:r>
      <w:r w:rsidR="002470E2">
        <w:rPr>
          <w:b/>
        </w:rPr>
        <w:t>)</w:t>
      </w:r>
      <w:r w:rsidRPr="006F7244">
        <w:rPr>
          <w:b/>
        </w:rPr>
        <w:t xml:space="preserve"> </w:t>
      </w:r>
      <w:r w:rsidR="00F63325">
        <w:rPr>
          <w:b/>
        </w:rPr>
        <w:t xml:space="preserve">algorithm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5907DA">
        <w:t xml:space="preserve">D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FFE324D"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D84C75">
        <w:t xml:space="preserve">Dynamic </w:t>
      </w:r>
      <w:r w:rsidR="005F126A">
        <w:t>S</w:t>
      </w:r>
      <w:r>
        <w:t xml:space="preserve">hift </w:t>
      </w:r>
      <w:r w:rsidR="005F126A">
        <w:t>D</w:t>
      </w:r>
      <w:r>
        <w:t>etector</w:t>
      </w:r>
      <w:r w:rsidR="00F63325">
        <w:t xml:space="preserve"> algorithm </w:t>
      </w:r>
      <w:r>
        <w:t>reflecting true parameterization conditions (</w:t>
      </w:r>
      <w:r w:rsidR="00A51EEA">
        <w:t>diamonds</w:t>
      </w:r>
      <w:r>
        <w:t xml:space="preserve">) or erroneous breaks suggested by the </w:t>
      </w:r>
      <w:r w:rsidR="00F63325">
        <w:t xml:space="preserve">algorithm </w:t>
      </w:r>
      <w:r>
        <w:t xml:space="preserve">(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53E6D37A" w:rsidR="00493C01" w:rsidRDefault="00493C01" w:rsidP="00493C01">
      <w:bookmarkStart w:id="2" w:name="_Hlk485739126"/>
      <w:r w:rsidRPr="00601E16">
        <w:rPr>
          <w:b/>
        </w:rPr>
        <w:t xml:space="preserve">Figure </w:t>
      </w:r>
      <w:r w:rsidR="008B4B47" w:rsidRPr="00601E16">
        <w:rPr>
          <w:b/>
        </w:rPr>
        <w:t>3</w:t>
      </w:r>
      <w:r w:rsidRPr="00601E16">
        <w:rPr>
          <w:b/>
        </w:rPr>
        <w:t>:</w:t>
      </w:r>
      <w:r>
        <w:t xml:space="preserve"> </w:t>
      </w:r>
      <w:r w:rsidR="00D84C75">
        <w:rPr>
          <w:b/>
        </w:rPr>
        <w:t xml:space="preserve">Dynamic </w:t>
      </w:r>
      <w:r w:rsidR="00A666CD">
        <w:rPr>
          <w:b/>
        </w:rPr>
        <w:t>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D84C75">
        <w:t xml:space="preserve">Dynamic </w:t>
      </w:r>
      <w:r w:rsidR="000D58D6">
        <w:t xml:space="preserve">Shift Detector </w:t>
      </w:r>
      <w:r w:rsidR="00F63325">
        <w:t>algorithm</w:t>
      </w:r>
      <w:r>
        <w:t xml:space="preserve">.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2"/>
    <w:p w14:paraId="462F054C" w14:textId="1153173D" w:rsidR="00A51EEA" w:rsidRDefault="00493C01" w:rsidP="00A51EEA">
      <w:r w:rsidRPr="00601E16">
        <w:rPr>
          <w:b/>
        </w:rPr>
        <w:t xml:space="preserve">Figure </w:t>
      </w:r>
      <w:r w:rsidR="008B4B47" w:rsidRPr="00601E16">
        <w:rPr>
          <w:b/>
        </w:rPr>
        <w:t>4</w:t>
      </w:r>
      <w:r w:rsidRPr="00601E16">
        <w:rPr>
          <w:b/>
        </w:rPr>
        <w:t>:</w:t>
      </w:r>
      <w:r w:rsidRPr="004B2A07">
        <w:t xml:space="preserve"> </w:t>
      </w:r>
      <w:r w:rsidR="00D84C75">
        <w:rPr>
          <w:b/>
        </w:rPr>
        <w:t>Dynamic</w:t>
      </w:r>
      <w:r w:rsidR="00D84C75" w:rsidRPr="004B2A07">
        <w:rPr>
          <w:b/>
        </w:rPr>
        <w:t xml:space="preserv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3"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3"/>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5907DA">
        <w:t xml:space="preserve">Dynamic </w:t>
      </w:r>
      <w:r w:rsidR="00E47FEC">
        <w:t>Shift Detector</w:t>
      </w:r>
      <w:r w:rsidR="00F63325">
        <w:t xml:space="preserve"> algorithm</w:t>
      </w:r>
      <w:r w:rsidR="005A4432">
        <w:t>. B) Ricker fits of time series data segments.</w:t>
      </w:r>
      <w:r w:rsidR="001B32C0" w:rsidDel="001B32C0">
        <w:t xml:space="preserve"> </w:t>
      </w:r>
      <w:r w:rsidR="00A51EEA">
        <w:t>Butterfly art by D. Descouens and T.M. Seesey,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rsidSect="00FD1BB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3C01"/>
    <w:rsid w:val="000023DD"/>
    <w:rsid w:val="00003E12"/>
    <w:rsid w:val="0000605F"/>
    <w:rsid w:val="00010A3E"/>
    <w:rsid w:val="00011F4A"/>
    <w:rsid w:val="00012721"/>
    <w:rsid w:val="000131C8"/>
    <w:rsid w:val="00015144"/>
    <w:rsid w:val="00017805"/>
    <w:rsid w:val="00017C71"/>
    <w:rsid w:val="000214FC"/>
    <w:rsid w:val="00021AE7"/>
    <w:rsid w:val="000237F7"/>
    <w:rsid w:val="00024214"/>
    <w:rsid w:val="00024339"/>
    <w:rsid w:val="00025960"/>
    <w:rsid w:val="000273D0"/>
    <w:rsid w:val="00035F63"/>
    <w:rsid w:val="00041988"/>
    <w:rsid w:val="00042BE0"/>
    <w:rsid w:val="00043BB8"/>
    <w:rsid w:val="00043D36"/>
    <w:rsid w:val="00050836"/>
    <w:rsid w:val="00055A15"/>
    <w:rsid w:val="00057979"/>
    <w:rsid w:val="000614AC"/>
    <w:rsid w:val="00061F21"/>
    <w:rsid w:val="000621E2"/>
    <w:rsid w:val="00063730"/>
    <w:rsid w:val="00065C4D"/>
    <w:rsid w:val="000673D9"/>
    <w:rsid w:val="0007090F"/>
    <w:rsid w:val="000717E7"/>
    <w:rsid w:val="00075BF1"/>
    <w:rsid w:val="0008703F"/>
    <w:rsid w:val="00087C5D"/>
    <w:rsid w:val="00093F69"/>
    <w:rsid w:val="0009442B"/>
    <w:rsid w:val="000958A0"/>
    <w:rsid w:val="00095A25"/>
    <w:rsid w:val="00095B5C"/>
    <w:rsid w:val="000A26E0"/>
    <w:rsid w:val="000B44D6"/>
    <w:rsid w:val="000B5C2F"/>
    <w:rsid w:val="000C20C0"/>
    <w:rsid w:val="000C3A12"/>
    <w:rsid w:val="000D13AB"/>
    <w:rsid w:val="000D49BB"/>
    <w:rsid w:val="000D58D6"/>
    <w:rsid w:val="000D593E"/>
    <w:rsid w:val="000D5977"/>
    <w:rsid w:val="000D5C16"/>
    <w:rsid w:val="000E006E"/>
    <w:rsid w:val="000E0392"/>
    <w:rsid w:val="000E0DB2"/>
    <w:rsid w:val="000E17DE"/>
    <w:rsid w:val="000E1B39"/>
    <w:rsid w:val="000E5818"/>
    <w:rsid w:val="000F0016"/>
    <w:rsid w:val="000F07D3"/>
    <w:rsid w:val="000F1741"/>
    <w:rsid w:val="000F47B9"/>
    <w:rsid w:val="000F47FB"/>
    <w:rsid w:val="000F5662"/>
    <w:rsid w:val="00100007"/>
    <w:rsid w:val="0010338A"/>
    <w:rsid w:val="001037EE"/>
    <w:rsid w:val="0010648E"/>
    <w:rsid w:val="001074B1"/>
    <w:rsid w:val="00112733"/>
    <w:rsid w:val="0011601F"/>
    <w:rsid w:val="00116502"/>
    <w:rsid w:val="00116590"/>
    <w:rsid w:val="00117610"/>
    <w:rsid w:val="00120697"/>
    <w:rsid w:val="00123B72"/>
    <w:rsid w:val="00125560"/>
    <w:rsid w:val="001301A4"/>
    <w:rsid w:val="001315C9"/>
    <w:rsid w:val="00131A18"/>
    <w:rsid w:val="00132F8B"/>
    <w:rsid w:val="00135C9B"/>
    <w:rsid w:val="00140384"/>
    <w:rsid w:val="00143B07"/>
    <w:rsid w:val="00143F9A"/>
    <w:rsid w:val="00144284"/>
    <w:rsid w:val="001473BA"/>
    <w:rsid w:val="00150E18"/>
    <w:rsid w:val="00151F04"/>
    <w:rsid w:val="001551AA"/>
    <w:rsid w:val="001553C5"/>
    <w:rsid w:val="001558A8"/>
    <w:rsid w:val="001633C0"/>
    <w:rsid w:val="0016400A"/>
    <w:rsid w:val="00166AF9"/>
    <w:rsid w:val="0017338B"/>
    <w:rsid w:val="00174178"/>
    <w:rsid w:val="00175532"/>
    <w:rsid w:val="001757BD"/>
    <w:rsid w:val="00177E86"/>
    <w:rsid w:val="00181FCF"/>
    <w:rsid w:val="00182910"/>
    <w:rsid w:val="00186552"/>
    <w:rsid w:val="00186B4B"/>
    <w:rsid w:val="00186CC9"/>
    <w:rsid w:val="00187CB5"/>
    <w:rsid w:val="00190ABA"/>
    <w:rsid w:val="00195902"/>
    <w:rsid w:val="00195C58"/>
    <w:rsid w:val="001970FF"/>
    <w:rsid w:val="001973A2"/>
    <w:rsid w:val="001A19E1"/>
    <w:rsid w:val="001A3D30"/>
    <w:rsid w:val="001A52FE"/>
    <w:rsid w:val="001A545A"/>
    <w:rsid w:val="001A6921"/>
    <w:rsid w:val="001A760B"/>
    <w:rsid w:val="001A7FA7"/>
    <w:rsid w:val="001B1ECF"/>
    <w:rsid w:val="001B32C0"/>
    <w:rsid w:val="001B613A"/>
    <w:rsid w:val="001B760E"/>
    <w:rsid w:val="001C2001"/>
    <w:rsid w:val="001C26AC"/>
    <w:rsid w:val="001C4368"/>
    <w:rsid w:val="001C490A"/>
    <w:rsid w:val="001C51BB"/>
    <w:rsid w:val="001C7146"/>
    <w:rsid w:val="001C7E9C"/>
    <w:rsid w:val="001D05DA"/>
    <w:rsid w:val="001D0A06"/>
    <w:rsid w:val="001D2528"/>
    <w:rsid w:val="001D2B3E"/>
    <w:rsid w:val="001D32D8"/>
    <w:rsid w:val="001D39B2"/>
    <w:rsid w:val="001D6CFB"/>
    <w:rsid w:val="001E157C"/>
    <w:rsid w:val="001E2375"/>
    <w:rsid w:val="001E3C25"/>
    <w:rsid w:val="001E53E2"/>
    <w:rsid w:val="001E66C2"/>
    <w:rsid w:val="001F39A1"/>
    <w:rsid w:val="001F3AD1"/>
    <w:rsid w:val="001F7C7C"/>
    <w:rsid w:val="00201630"/>
    <w:rsid w:val="00202BBB"/>
    <w:rsid w:val="00203DE7"/>
    <w:rsid w:val="002047E8"/>
    <w:rsid w:val="00204A50"/>
    <w:rsid w:val="002069E9"/>
    <w:rsid w:val="00207043"/>
    <w:rsid w:val="002075CF"/>
    <w:rsid w:val="002133F8"/>
    <w:rsid w:val="0021404C"/>
    <w:rsid w:val="00217133"/>
    <w:rsid w:val="00217606"/>
    <w:rsid w:val="00217EE8"/>
    <w:rsid w:val="00222C43"/>
    <w:rsid w:val="0022359F"/>
    <w:rsid w:val="00224AB3"/>
    <w:rsid w:val="00227A26"/>
    <w:rsid w:val="00230559"/>
    <w:rsid w:val="002306B7"/>
    <w:rsid w:val="00233968"/>
    <w:rsid w:val="00237880"/>
    <w:rsid w:val="00237F62"/>
    <w:rsid w:val="002424E7"/>
    <w:rsid w:val="0024317D"/>
    <w:rsid w:val="00243793"/>
    <w:rsid w:val="00243D17"/>
    <w:rsid w:val="0024464F"/>
    <w:rsid w:val="00246C86"/>
    <w:rsid w:val="002470E2"/>
    <w:rsid w:val="00247AF9"/>
    <w:rsid w:val="00253218"/>
    <w:rsid w:val="00253E75"/>
    <w:rsid w:val="0025408B"/>
    <w:rsid w:val="0025536D"/>
    <w:rsid w:val="00260D38"/>
    <w:rsid w:val="00261897"/>
    <w:rsid w:val="00263647"/>
    <w:rsid w:val="00266869"/>
    <w:rsid w:val="002679C0"/>
    <w:rsid w:val="00270075"/>
    <w:rsid w:val="002708D5"/>
    <w:rsid w:val="00271994"/>
    <w:rsid w:val="0027292D"/>
    <w:rsid w:val="002738A0"/>
    <w:rsid w:val="0027575D"/>
    <w:rsid w:val="00276344"/>
    <w:rsid w:val="00277E44"/>
    <w:rsid w:val="00281B1C"/>
    <w:rsid w:val="00283371"/>
    <w:rsid w:val="00286119"/>
    <w:rsid w:val="00287FAF"/>
    <w:rsid w:val="002907A7"/>
    <w:rsid w:val="00292601"/>
    <w:rsid w:val="00292760"/>
    <w:rsid w:val="00293143"/>
    <w:rsid w:val="00294C9B"/>
    <w:rsid w:val="0029724D"/>
    <w:rsid w:val="002A351E"/>
    <w:rsid w:val="002A6031"/>
    <w:rsid w:val="002A6CBA"/>
    <w:rsid w:val="002A6F05"/>
    <w:rsid w:val="002A75AC"/>
    <w:rsid w:val="002B095E"/>
    <w:rsid w:val="002B66A4"/>
    <w:rsid w:val="002B67A2"/>
    <w:rsid w:val="002B7BB1"/>
    <w:rsid w:val="002C017B"/>
    <w:rsid w:val="002C0AA1"/>
    <w:rsid w:val="002C3E17"/>
    <w:rsid w:val="002C6A8E"/>
    <w:rsid w:val="002C6CA6"/>
    <w:rsid w:val="002C754D"/>
    <w:rsid w:val="002D019F"/>
    <w:rsid w:val="002D4506"/>
    <w:rsid w:val="002D5345"/>
    <w:rsid w:val="002D7E30"/>
    <w:rsid w:val="002E5868"/>
    <w:rsid w:val="002F3152"/>
    <w:rsid w:val="003020A3"/>
    <w:rsid w:val="0030272C"/>
    <w:rsid w:val="00302827"/>
    <w:rsid w:val="00304898"/>
    <w:rsid w:val="0030515D"/>
    <w:rsid w:val="00312392"/>
    <w:rsid w:val="0031435D"/>
    <w:rsid w:val="003169BE"/>
    <w:rsid w:val="00321CA9"/>
    <w:rsid w:val="003233E8"/>
    <w:rsid w:val="00324546"/>
    <w:rsid w:val="00324AC6"/>
    <w:rsid w:val="00325D46"/>
    <w:rsid w:val="003262F1"/>
    <w:rsid w:val="00326A78"/>
    <w:rsid w:val="00326BE6"/>
    <w:rsid w:val="00327911"/>
    <w:rsid w:val="00327C5D"/>
    <w:rsid w:val="00330615"/>
    <w:rsid w:val="00332252"/>
    <w:rsid w:val="0033282B"/>
    <w:rsid w:val="003403FF"/>
    <w:rsid w:val="0034256C"/>
    <w:rsid w:val="00342D01"/>
    <w:rsid w:val="0035645D"/>
    <w:rsid w:val="00360C2B"/>
    <w:rsid w:val="0036101F"/>
    <w:rsid w:val="003620FF"/>
    <w:rsid w:val="00363EB3"/>
    <w:rsid w:val="00364485"/>
    <w:rsid w:val="00364F78"/>
    <w:rsid w:val="00365572"/>
    <w:rsid w:val="0037042E"/>
    <w:rsid w:val="00370729"/>
    <w:rsid w:val="00373A3C"/>
    <w:rsid w:val="00373BEC"/>
    <w:rsid w:val="00374EC7"/>
    <w:rsid w:val="003767CE"/>
    <w:rsid w:val="0038108B"/>
    <w:rsid w:val="00384D02"/>
    <w:rsid w:val="003913B1"/>
    <w:rsid w:val="00391457"/>
    <w:rsid w:val="003917B9"/>
    <w:rsid w:val="00393AA6"/>
    <w:rsid w:val="003950F3"/>
    <w:rsid w:val="0039708F"/>
    <w:rsid w:val="003A0EFE"/>
    <w:rsid w:val="003A33D5"/>
    <w:rsid w:val="003A3FC2"/>
    <w:rsid w:val="003A4850"/>
    <w:rsid w:val="003A4ED0"/>
    <w:rsid w:val="003B047C"/>
    <w:rsid w:val="003B069C"/>
    <w:rsid w:val="003B2DF9"/>
    <w:rsid w:val="003B4E5F"/>
    <w:rsid w:val="003C0B39"/>
    <w:rsid w:val="003C2770"/>
    <w:rsid w:val="003C536C"/>
    <w:rsid w:val="003C6F36"/>
    <w:rsid w:val="003D01F5"/>
    <w:rsid w:val="003D2F73"/>
    <w:rsid w:val="003D53A6"/>
    <w:rsid w:val="003D6876"/>
    <w:rsid w:val="003D6BFD"/>
    <w:rsid w:val="003D6D2A"/>
    <w:rsid w:val="003D7AC7"/>
    <w:rsid w:val="003D7B3C"/>
    <w:rsid w:val="003E19B5"/>
    <w:rsid w:val="003E334F"/>
    <w:rsid w:val="003E5288"/>
    <w:rsid w:val="003E73A6"/>
    <w:rsid w:val="003F1967"/>
    <w:rsid w:val="003F34F4"/>
    <w:rsid w:val="003F46C3"/>
    <w:rsid w:val="003F728A"/>
    <w:rsid w:val="004009BA"/>
    <w:rsid w:val="00400E52"/>
    <w:rsid w:val="00401501"/>
    <w:rsid w:val="00401E47"/>
    <w:rsid w:val="004040FC"/>
    <w:rsid w:val="00404866"/>
    <w:rsid w:val="004049B6"/>
    <w:rsid w:val="00406C0D"/>
    <w:rsid w:val="00406D68"/>
    <w:rsid w:val="00407B2F"/>
    <w:rsid w:val="00411045"/>
    <w:rsid w:val="00411150"/>
    <w:rsid w:val="00411D38"/>
    <w:rsid w:val="004122DC"/>
    <w:rsid w:val="00413987"/>
    <w:rsid w:val="00413E42"/>
    <w:rsid w:val="00417B9D"/>
    <w:rsid w:val="00420D43"/>
    <w:rsid w:val="00421901"/>
    <w:rsid w:val="00424B37"/>
    <w:rsid w:val="0042590C"/>
    <w:rsid w:val="00426DF5"/>
    <w:rsid w:val="0042715D"/>
    <w:rsid w:val="00427B15"/>
    <w:rsid w:val="0043141D"/>
    <w:rsid w:val="00432AAE"/>
    <w:rsid w:val="0043659E"/>
    <w:rsid w:val="00437466"/>
    <w:rsid w:val="004422F7"/>
    <w:rsid w:val="00443028"/>
    <w:rsid w:val="004438DB"/>
    <w:rsid w:val="004439AB"/>
    <w:rsid w:val="0044405E"/>
    <w:rsid w:val="0044553C"/>
    <w:rsid w:val="004546C7"/>
    <w:rsid w:val="00455756"/>
    <w:rsid w:val="00457C56"/>
    <w:rsid w:val="00461BE3"/>
    <w:rsid w:val="004628BA"/>
    <w:rsid w:val="0046295D"/>
    <w:rsid w:val="00462C48"/>
    <w:rsid w:val="00474663"/>
    <w:rsid w:val="004759DD"/>
    <w:rsid w:val="00482F88"/>
    <w:rsid w:val="00484028"/>
    <w:rsid w:val="004849DA"/>
    <w:rsid w:val="004877BD"/>
    <w:rsid w:val="004903CF"/>
    <w:rsid w:val="00493C01"/>
    <w:rsid w:val="00494B44"/>
    <w:rsid w:val="00496204"/>
    <w:rsid w:val="00496605"/>
    <w:rsid w:val="004967F1"/>
    <w:rsid w:val="0049736E"/>
    <w:rsid w:val="004A0459"/>
    <w:rsid w:val="004A6E9C"/>
    <w:rsid w:val="004B0EF8"/>
    <w:rsid w:val="004B1D0D"/>
    <w:rsid w:val="004B2610"/>
    <w:rsid w:val="004B4314"/>
    <w:rsid w:val="004B55BC"/>
    <w:rsid w:val="004B6859"/>
    <w:rsid w:val="004B76BC"/>
    <w:rsid w:val="004C12E1"/>
    <w:rsid w:val="004C1499"/>
    <w:rsid w:val="004C3238"/>
    <w:rsid w:val="004C3B3A"/>
    <w:rsid w:val="004C412B"/>
    <w:rsid w:val="004C7707"/>
    <w:rsid w:val="004D1094"/>
    <w:rsid w:val="004D3CDC"/>
    <w:rsid w:val="004D3D6B"/>
    <w:rsid w:val="004D580B"/>
    <w:rsid w:val="004D5BB6"/>
    <w:rsid w:val="004D5D80"/>
    <w:rsid w:val="004E1275"/>
    <w:rsid w:val="004E6528"/>
    <w:rsid w:val="004F071B"/>
    <w:rsid w:val="004F0C58"/>
    <w:rsid w:val="004F0FD9"/>
    <w:rsid w:val="004F14C2"/>
    <w:rsid w:val="004F280C"/>
    <w:rsid w:val="004F451E"/>
    <w:rsid w:val="004F7957"/>
    <w:rsid w:val="005000CD"/>
    <w:rsid w:val="005007B1"/>
    <w:rsid w:val="00500C12"/>
    <w:rsid w:val="005013D2"/>
    <w:rsid w:val="00501FBD"/>
    <w:rsid w:val="00502B7C"/>
    <w:rsid w:val="00504AE4"/>
    <w:rsid w:val="0050582C"/>
    <w:rsid w:val="005075B3"/>
    <w:rsid w:val="00527036"/>
    <w:rsid w:val="00533727"/>
    <w:rsid w:val="00533CCD"/>
    <w:rsid w:val="005359A1"/>
    <w:rsid w:val="00536B14"/>
    <w:rsid w:val="0054095B"/>
    <w:rsid w:val="0054154E"/>
    <w:rsid w:val="0054567B"/>
    <w:rsid w:val="005461B5"/>
    <w:rsid w:val="00550270"/>
    <w:rsid w:val="00550AF2"/>
    <w:rsid w:val="0055167C"/>
    <w:rsid w:val="00553C76"/>
    <w:rsid w:val="00555A25"/>
    <w:rsid w:val="00556E23"/>
    <w:rsid w:val="00556F41"/>
    <w:rsid w:val="0055724E"/>
    <w:rsid w:val="00557DB0"/>
    <w:rsid w:val="0056286C"/>
    <w:rsid w:val="00562B91"/>
    <w:rsid w:val="005670B0"/>
    <w:rsid w:val="005724AC"/>
    <w:rsid w:val="00572659"/>
    <w:rsid w:val="00575692"/>
    <w:rsid w:val="00577BF7"/>
    <w:rsid w:val="005907DA"/>
    <w:rsid w:val="00591134"/>
    <w:rsid w:val="005915A2"/>
    <w:rsid w:val="00592C39"/>
    <w:rsid w:val="005932CA"/>
    <w:rsid w:val="00593A58"/>
    <w:rsid w:val="005963D7"/>
    <w:rsid w:val="005A0724"/>
    <w:rsid w:val="005A1249"/>
    <w:rsid w:val="005A29D9"/>
    <w:rsid w:val="005A4432"/>
    <w:rsid w:val="005B0DC9"/>
    <w:rsid w:val="005B14A5"/>
    <w:rsid w:val="005B27D1"/>
    <w:rsid w:val="005B3F54"/>
    <w:rsid w:val="005B4BD9"/>
    <w:rsid w:val="005C0C19"/>
    <w:rsid w:val="005C1930"/>
    <w:rsid w:val="005C5E4E"/>
    <w:rsid w:val="005C75CC"/>
    <w:rsid w:val="005C7D5E"/>
    <w:rsid w:val="005D332F"/>
    <w:rsid w:val="005D642A"/>
    <w:rsid w:val="005D6BD3"/>
    <w:rsid w:val="005D7105"/>
    <w:rsid w:val="005E068A"/>
    <w:rsid w:val="005E180B"/>
    <w:rsid w:val="005E1968"/>
    <w:rsid w:val="005E245C"/>
    <w:rsid w:val="005E2481"/>
    <w:rsid w:val="005E3FDA"/>
    <w:rsid w:val="005E6B5F"/>
    <w:rsid w:val="005F126A"/>
    <w:rsid w:val="005F50BE"/>
    <w:rsid w:val="005F74F8"/>
    <w:rsid w:val="005F7CD2"/>
    <w:rsid w:val="00601E16"/>
    <w:rsid w:val="0060335E"/>
    <w:rsid w:val="00604882"/>
    <w:rsid w:val="0060493D"/>
    <w:rsid w:val="00611766"/>
    <w:rsid w:val="00612699"/>
    <w:rsid w:val="00613AC8"/>
    <w:rsid w:val="00615644"/>
    <w:rsid w:val="00620541"/>
    <w:rsid w:val="00624181"/>
    <w:rsid w:val="00624818"/>
    <w:rsid w:val="00624BAD"/>
    <w:rsid w:val="0062727D"/>
    <w:rsid w:val="00627D6D"/>
    <w:rsid w:val="00633F37"/>
    <w:rsid w:val="006350AB"/>
    <w:rsid w:val="00635211"/>
    <w:rsid w:val="006373C0"/>
    <w:rsid w:val="0064292B"/>
    <w:rsid w:val="006467C5"/>
    <w:rsid w:val="0064784F"/>
    <w:rsid w:val="00647F76"/>
    <w:rsid w:val="006502ED"/>
    <w:rsid w:val="00651227"/>
    <w:rsid w:val="0065187C"/>
    <w:rsid w:val="00651A63"/>
    <w:rsid w:val="00652682"/>
    <w:rsid w:val="0065335B"/>
    <w:rsid w:val="006556DD"/>
    <w:rsid w:val="006568B9"/>
    <w:rsid w:val="00657F11"/>
    <w:rsid w:val="006609CE"/>
    <w:rsid w:val="00662F03"/>
    <w:rsid w:val="00676429"/>
    <w:rsid w:val="00677382"/>
    <w:rsid w:val="00680FA3"/>
    <w:rsid w:val="00681A31"/>
    <w:rsid w:val="00682C97"/>
    <w:rsid w:val="006841EB"/>
    <w:rsid w:val="00686B1E"/>
    <w:rsid w:val="00686B9F"/>
    <w:rsid w:val="00686F95"/>
    <w:rsid w:val="00690712"/>
    <w:rsid w:val="006915CD"/>
    <w:rsid w:val="006947D1"/>
    <w:rsid w:val="00695144"/>
    <w:rsid w:val="0069540F"/>
    <w:rsid w:val="00697843"/>
    <w:rsid w:val="006A2C0D"/>
    <w:rsid w:val="006A6155"/>
    <w:rsid w:val="006A724C"/>
    <w:rsid w:val="006A75CA"/>
    <w:rsid w:val="006B0322"/>
    <w:rsid w:val="006B22D8"/>
    <w:rsid w:val="006B2588"/>
    <w:rsid w:val="006B32DF"/>
    <w:rsid w:val="006B3E8D"/>
    <w:rsid w:val="006B4D08"/>
    <w:rsid w:val="006B72C6"/>
    <w:rsid w:val="006B7574"/>
    <w:rsid w:val="006B77C0"/>
    <w:rsid w:val="006C0EE1"/>
    <w:rsid w:val="006C1DBB"/>
    <w:rsid w:val="006C2F48"/>
    <w:rsid w:val="006C4251"/>
    <w:rsid w:val="006C754D"/>
    <w:rsid w:val="006D031D"/>
    <w:rsid w:val="006D2307"/>
    <w:rsid w:val="006D3C93"/>
    <w:rsid w:val="006D54AC"/>
    <w:rsid w:val="006E21FB"/>
    <w:rsid w:val="006E4416"/>
    <w:rsid w:val="006E5956"/>
    <w:rsid w:val="006E5B2F"/>
    <w:rsid w:val="006E66BA"/>
    <w:rsid w:val="006E7312"/>
    <w:rsid w:val="006F3740"/>
    <w:rsid w:val="006F5322"/>
    <w:rsid w:val="006F6D26"/>
    <w:rsid w:val="006F732C"/>
    <w:rsid w:val="006F7B30"/>
    <w:rsid w:val="00700FB5"/>
    <w:rsid w:val="0070423E"/>
    <w:rsid w:val="00705548"/>
    <w:rsid w:val="00710ED4"/>
    <w:rsid w:val="007115A6"/>
    <w:rsid w:val="00713A23"/>
    <w:rsid w:val="00716B3A"/>
    <w:rsid w:val="00716CE7"/>
    <w:rsid w:val="00717CE1"/>
    <w:rsid w:val="007212B3"/>
    <w:rsid w:val="00721951"/>
    <w:rsid w:val="0072300F"/>
    <w:rsid w:val="0072440B"/>
    <w:rsid w:val="0072442B"/>
    <w:rsid w:val="00730AE3"/>
    <w:rsid w:val="007348EC"/>
    <w:rsid w:val="007353CA"/>
    <w:rsid w:val="00735F94"/>
    <w:rsid w:val="007370A4"/>
    <w:rsid w:val="007413B7"/>
    <w:rsid w:val="007422AB"/>
    <w:rsid w:val="00746D2F"/>
    <w:rsid w:val="0074777A"/>
    <w:rsid w:val="00747EC5"/>
    <w:rsid w:val="00751000"/>
    <w:rsid w:val="007519E2"/>
    <w:rsid w:val="0075440D"/>
    <w:rsid w:val="00757994"/>
    <w:rsid w:val="00761009"/>
    <w:rsid w:val="00762808"/>
    <w:rsid w:val="0076555D"/>
    <w:rsid w:val="007677E9"/>
    <w:rsid w:val="00767BCD"/>
    <w:rsid w:val="00767E4D"/>
    <w:rsid w:val="007707AA"/>
    <w:rsid w:val="00772675"/>
    <w:rsid w:val="00776359"/>
    <w:rsid w:val="00784564"/>
    <w:rsid w:val="00785091"/>
    <w:rsid w:val="0078690C"/>
    <w:rsid w:val="00786E52"/>
    <w:rsid w:val="00790EFA"/>
    <w:rsid w:val="0079799D"/>
    <w:rsid w:val="007A0499"/>
    <w:rsid w:val="007A3CAD"/>
    <w:rsid w:val="007A4EC6"/>
    <w:rsid w:val="007A5456"/>
    <w:rsid w:val="007A65A3"/>
    <w:rsid w:val="007B2C14"/>
    <w:rsid w:val="007B3565"/>
    <w:rsid w:val="007B4B9F"/>
    <w:rsid w:val="007B52FF"/>
    <w:rsid w:val="007B607B"/>
    <w:rsid w:val="007C2B7A"/>
    <w:rsid w:val="007C4482"/>
    <w:rsid w:val="007C5F75"/>
    <w:rsid w:val="007C7933"/>
    <w:rsid w:val="007D1D38"/>
    <w:rsid w:val="007D35BB"/>
    <w:rsid w:val="007D499F"/>
    <w:rsid w:val="007D571F"/>
    <w:rsid w:val="007D78F2"/>
    <w:rsid w:val="007E3CAF"/>
    <w:rsid w:val="007F1C7F"/>
    <w:rsid w:val="007F377A"/>
    <w:rsid w:val="007F3F69"/>
    <w:rsid w:val="007F3FEA"/>
    <w:rsid w:val="007F4D5A"/>
    <w:rsid w:val="007F54B8"/>
    <w:rsid w:val="007F577C"/>
    <w:rsid w:val="007F653E"/>
    <w:rsid w:val="008032E9"/>
    <w:rsid w:val="00804469"/>
    <w:rsid w:val="00806F35"/>
    <w:rsid w:val="0080743E"/>
    <w:rsid w:val="00812DF3"/>
    <w:rsid w:val="00815539"/>
    <w:rsid w:val="00822D4A"/>
    <w:rsid w:val="008257D3"/>
    <w:rsid w:val="00834911"/>
    <w:rsid w:val="00837331"/>
    <w:rsid w:val="00837681"/>
    <w:rsid w:val="008450B4"/>
    <w:rsid w:val="00845569"/>
    <w:rsid w:val="0084777E"/>
    <w:rsid w:val="00851412"/>
    <w:rsid w:val="008515BA"/>
    <w:rsid w:val="00851E76"/>
    <w:rsid w:val="00855061"/>
    <w:rsid w:val="00860740"/>
    <w:rsid w:val="008671DE"/>
    <w:rsid w:val="00867651"/>
    <w:rsid w:val="00872323"/>
    <w:rsid w:val="008724B5"/>
    <w:rsid w:val="0087290C"/>
    <w:rsid w:val="00873DC1"/>
    <w:rsid w:val="0087591E"/>
    <w:rsid w:val="008828ED"/>
    <w:rsid w:val="00883221"/>
    <w:rsid w:val="00894162"/>
    <w:rsid w:val="00895515"/>
    <w:rsid w:val="0089718D"/>
    <w:rsid w:val="008A3F76"/>
    <w:rsid w:val="008A4D46"/>
    <w:rsid w:val="008B4743"/>
    <w:rsid w:val="008B4B47"/>
    <w:rsid w:val="008C0FC7"/>
    <w:rsid w:val="008C1707"/>
    <w:rsid w:val="008C1B61"/>
    <w:rsid w:val="008C1F48"/>
    <w:rsid w:val="008C369E"/>
    <w:rsid w:val="008C3FA2"/>
    <w:rsid w:val="008C5304"/>
    <w:rsid w:val="008C5F40"/>
    <w:rsid w:val="008C63B2"/>
    <w:rsid w:val="008D5DD0"/>
    <w:rsid w:val="008D6EF9"/>
    <w:rsid w:val="008E1411"/>
    <w:rsid w:val="008E41EA"/>
    <w:rsid w:val="008E4F33"/>
    <w:rsid w:val="008E67BE"/>
    <w:rsid w:val="008E7FB1"/>
    <w:rsid w:val="008F32E7"/>
    <w:rsid w:val="008F5ABE"/>
    <w:rsid w:val="008F7A31"/>
    <w:rsid w:val="008F7A8F"/>
    <w:rsid w:val="009010E6"/>
    <w:rsid w:val="009013FB"/>
    <w:rsid w:val="00901C2D"/>
    <w:rsid w:val="00902F3B"/>
    <w:rsid w:val="0090358B"/>
    <w:rsid w:val="009067C9"/>
    <w:rsid w:val="009106F5"/>
    <w:rsid w:val="00910CDD"/>
    <w:rsid w:val="00913421"/>
    <w:rsid w:val="00920A86"/>
    <w:rsid w:val="00923428"/>
    <w:rsid w:val="0092388E"/>
    <w:rsid w:val="00926534"/>
    <w:rsid w:val="00930C77"/>
    <w:rsid w:val="009314CC"/>
    <w:rsid w:val="00932421"/>
    <w:rsid w:val="009325B0"/>
    <w:rsid w:val="0094324E"/>
    <w:rsid w:val="00943259"/>
    <w:rsid w:val="00943A8D"/>
    <w:rsid w:val="009447EA"/>
    <w:rsid w:val="00950939"/>
    <w:rsid w:val="009536A9"/>
    <w:rsid w:val="00953A7F"/>
    <w:rsid w:val="00961825"/>
    <w:rsid w:val="00964ECA"/>
    <w:rsid w:val="0096628D"/>
    <w:rsid w:val="00972229"/>
    <w:rsid w:val="00973569"/>
    <w:rsid w:val="00977866"/>
    <w:rsid w:val="00980634"/>
    <w:rsid w:val="00984F64"/>
    <w:rsid w:val="00985376"/>
    <w:rsid w:val="00991BEE"/>
    <w:rsid w:val="009947A4"/>
    <w:rsid w:val="00996313"/>
    <w:rsid w:val="00997D87"/>
    <w:rsid w:val="009A0B2F"/>
    <w:rsid w:val="009A52BF"/>
    <w:rsid w:val="009A584F"/>
    <w:rsid w:val="009B08ED"/>
    <w:rsid w:val="009B0DC0"/>
    <w:rsid w:val="009B1D14"/>
    <w:rsid w:val="009B653D"/>
    <w:rsid w:val="009C0978"/>
    <w:rsid w:val="009C3D6D"/>
    <w:rsid w:val="009C5410"/>
    <w:rsid w:val="009D12AF"/>
    <w:rsid w:val="009D70CC"/>
    <w:rsid w:val="009E53F7"/>
    <w:rsid w:val="009F4A1A"/>
    <w:rsid w:val="009F7C47"/>
    <w:rsid w:val="00A001CE"/>
    <w:rsid w:val="00A02528"/>
    <w:rsid w:val="00A06148"/>
    <w:rsid w:val="00A07AF3"/>
    <w:rsid w:val="00A114E2"/>
    <w:rsid w:val="00A176DE"/>
    <w:rsid w:val="00A2025D"/>
    <w:rsid w:val="00A21FD1"/>
    <w:rsid w:val="00A24582"/>
    <w:rsid w:val="00A26FD7"/>
    <w:rsid w:val="00A272AE"/>
    <w:rsid w:val="00A30740"/>
    <w:rsid w:val="00A326DB"/>
    <w:rsid w:val="00A33B1C"/>
    <w:rsid w:val="00A3437F"/>
    <w:rsid w:val="00A366AF"/>
    <w:rsid w:val="00A36C11"/>
    <w:rsid w:val="00A42D09"/>
    <w:rsid w:val="00A439FD"/>
    <w:rsid w:val="00A4510C"/>
    <w:rsid w:val="00A47D1F"/>
    <w:rsid w:val="00A51EEA"/>
    <w:rsid w:val="00A542EC"/>
    <w:rsid w:val="00A563C5"/>
    <w:rsid w:val="00A56546"/>
    <w:rsid w:val="00A56F97"/>
    <w:rsid w:val="00A57DBA"/>
    <w:rsid w:val="00A601EA"/>
    <w:rsid w:val="00A629D1"/>
    <w:rsid w:val="00A633EC"/>
    <w:rsid w:val="00A64C06"/>
    <w:rsid w:val="00A64DC2"/>
    <w:rsid w:val="00A6530C"/>
    <w:rsid w:val="00A6546C"/>
    <w:rsid w:val="00A65AEE"/>
    <w:rsid w:val="00A666CD"/>
    <w:rsid w:val="00A74925"/>
    <w:rsid w:val="00A81D0C"/>
    <w:rsid w:val="00A83E7C"/>
    <w:rsid w:val="00A87854"/>
    <w:rsid w:val="00A87F7E"/>
    <w:rsid w:val="00A9122A"/>
    <w:rsid w:val="00A94B88"/>
    <w:rsid w:val="00A94D78"/>
    <w:rsid w:val="00A95FE8"/>
    <w:rsid w:val="00A96C7D"/>
    <w:rsid w:val="00A96EC1"/>
    <w:rsid w:val="00A974B2"/>
    <w:rsid w:val="00AA1678"/>
    <w:rsid w:val="00AA5698"/>
    <w:rsid w:val="00AB1F88"/>
    <w:rsid w:val="00AB2723"/>
    <w:rsid w:val="00AB313E"/>
    <w:rsid w:val="00AB3869"/>
    <w:rsid w:val="00AC0040"/>
    <w:rsid w:val="00AC02B9"/>
    <w:rsid w:val="00AC1C3B"/>
    <w:rsid w:val="00AC237C"/>
    <w:rsid w:val="00AC2B6F"/>
    <w:rsid w:val="00AC5574"/>
    <w:rsid w:val="00AC75D1"/>
    <w:rsid w:val="00AC7A29"/>
    <w:rsid w:val="00AD005B"/>
    <w:rsid w:val="00AD1673"/>
    <w:rsid w:val="00AD6EBB"/>
    <w:rsid w:val="00AD72F0"/>
    <w:rsid w:val="00AE4AB8"/>
    <w:rsid w:val="00AE589E"/>
    <w:rsid w:val="00AE67DF"/>
    <w:rsid w:val="00AE7F6D"/>
    <w:rsid w:val="00AF0366"/>
    <w:rsid w:val="00AF4219"/>
    <w:rsid w:val="00AF4CA7"/>
    <w:rsid w:val="00AF656B"/>
    <w:rsid w:val="00AF7619"/>
    <w:rsid w:val="00B00CF8"/>
    <w:rsid w:val="00B05612"/>
    <w:rsid w:val="00B0638A"/>
    <w:rsid w:val="00B0730D"/>
    <w:rsid w:val="00B103FD"/>
    <w:rsid w:val="00B13AC9"/>
    <w:rsid w:val="00B1554A"/>
    <w:rsid w:val="00B1615F"/>
    <w:rsid w:val="00B167B4"/>
    <w:rsid w:val="00B1763E"/>
    <w:rsid w:val="00B2140E"/>
    <w:rsid w:val="00B2185B"/>
    <w:rsid w:val="00B26D13"/>
    <w:rsid w:val="00B30A16"/>
    <w:rsid w:val="00B30F42"/>
    <w:rsid w:val="00B31222"/>
    <w:rsid w:val="00B316F6"/>
    <w:rsid w:val="00B321C6"/>
    <w:rsid w:val="00B346F0"/>
    <w:rsid w:val="00B34734"/>
    <w:rsid w:val="00B35270"/>
    <w:rsid w:val="00B36E6D"/>
    <w:rsid w:val="00B40C6D"/>
    <w:rsid w:val="00B4124F"/>
    <w:rsid w:val="00B427A9"/>
    <w:rsid w:val="00B46E97"/>
    <w:rsid w:val="00B47301"/>
    <w:rsid w:val="00B53716"/>
    <w:rsid w:val="00B54863"/>
    <w:rsid w:val="00B56420"/>
    <w:rsid w:val="00B63D41"/>
    <w:rsid w:val="00B66425"/>
    <w:rsid w:val="00B71576"/>
    <w:rsid w:val="00B71B41"/>
    <w:rsid w:val="00B73965"/>
    <w:rsid w:val="00B74773"/>
    <w:rsid w:val="00B75363"/>
    <w:rsid w:val="00B7634E"/>
    <w:rsid w:val="00B77DD0"/>
    <w:rsid w:val="00B80599"/>
    <w:rsid w:val="00B8189A"/>
    <w:rsid w:val="00B840B2"/>
    <w:rsid w:val="00B850F0"/>
    <w:rsid w:val="00B853B2"/>
    <w:rsid w:val="00B85863"/>
    <w:rsid w:val="00B8661F"/>
    <w:rsid w:val="00B8782E"/>
    <w:rsid w:val="00B87E3A"/>
    <w:rsid w:val="00B909F7"/>
    <w:rsid w:val="00B90E4C"/>
    <w:rsid w:val="00B91CA4"/>
    <w:rsid w:val="00B923C9"/>
    <w:rsid w:val="00B92D42"/>
    <w:rsid w:val="00B93DBC"/>
    <w:rsid w:val="00B9463C"/>
    <w:rsid w:val="00B9502C"/>
    <w:rsid w:val="00B964A2"/>
    <w:rsid w:val="00BA1167"/>
    <w:rsid w:val="00BA2C10"/>
    <w:rsid w:val="00BA2F66"/>
    <w:rsid w:val="00BA3B40"/>
    <w:rsid w:val="00BA54A1"/>
    <w:rsid w:val="00BA5E09"/>
    <w:rsid w:val="00BB19E6"/>
    <w:rsid w:val="00BB26F4"/>
    <w:rsid w:val="00BB4890"/>
    <w:rsid w:val="00BB4B04"/>
    <w:rsid w:val="00BB4F36"/>
    <w:rsid w:val="00BB5C7E"/>
    <w:rsid w:val="00BB6604"/>
    <w:rsid w:val="00BC07CC"/>
    <w:rsid w:val="00BC0B66"/>
    <w:rsid w:val="00BC0F8C"/>
    <w:rsid w:val="00BC2890"/>
    <w:rsid w:val="00BC4624"/>
    <w:rsid w:val="00BC46AB"/>
    <w:rsid w:val="00BC5E36"/>
    <w:rsid w:val="00BC62D0"/>
    <w:rsid w:val="00BC706E"/>
    <w:rsid w:val="00BC76EF"/>
    <w:rsid w:val="00BD0EFE"/>
    <w:rsid w:val="00BD5B39"/>
    <w:rsid w:val="00BD6C1F"/>
    <w:rsid w:val="00BE348A"/>
    <w:rsid w:val="00BE662A"/>
    <w:rsid w:val="00BE7479"/>
    <w:rsid w:val="00BF0818"/>
    <w:rsid w:val="00BF3876"/>
    <w:rsid w:val="00BF5493"/>
    <w:rsid w:val="00BF55CB"/>
    <w:rsid w:val="00BF65F0"/>
    <w:rsid w:val="00BF7112"/>
    <w:rsid w:val="00C00F9B"/>
    <w:rsid w:val="00C01703"/>
    <w:rsid w:val="00C050F2"/>
    <w:rsid w:val="00C05CDA"/>
    <w:rsid w:val="00C10661"/>
    <w:rsid w:val="00C10D0C"/>
    <w:rsid w:val="00C11D6F"/>
    <w:rsid w:val="00C1333E"/>
    <w:rsid w:val="00C14920"/>
    <w:rsid w:val="00C1765A"/>
    <w:rsid w:val="00C179E2"/>
    <w:rsid w:val="00C2023E"/>
    <w:rsid w:val="00C2342F"/>
    <w:rsid w:val="00C25022"/>
    <w:rsid w:val="00C270DB"/>
    <w:rsid w:val="00C31A54"/>
    <w:rsid w:val="00C31C78"/>
    <w:rsid w:val="00C32614"/>
    <w:rsid w:val="00C3376D"/>
    <w:rsid w:val="00C37458"/>
    <w:rsid w:val="00C408FF"/>
    <w:rsid w:val="00C51B55"/>
    <w:rsid w:val="00C5221E"/>
    <w:rsid w:val="00C536EB"/>
    <w:rsid w:val="00C56CCC"/>
    <w:rsid w:val="00C57040"/>
    <w:rsid w:val="00C57D32"/>
    <w:rsid w:val="00C61BA5"/>
    <w:rsid w:val="00C61E8D"/>
    <w:rsid w:val="00C64C9C"/>
    <w:rsid w:val="00C67276"/>
    <w:rsid w:val="00C70112"/>
    <w:rsid w:val="00C72A00"/>
    <w:rsid w:val="00C75419"/>
    <w:rsid w:val="00C77761"/>
    <w:rsid w:val="00C77AB5"/>
    <w:rsid w:val="00C81B79"/>
    <w:rsid w:val="00C8364A"/>
    <w:rsid w:val="00C843F2"/>
    <w:rsid w:val="00C85427"/>
    <w:rsid w:val="00C911E9"/>
    <w:rsid w:val="00C91D43"/>
    <w:rsid w:val="00C9597E"/>
    <w:rsid w:val="00C979A1"/>
    <w:rsid w:val="00CA022F"/>
    <w:rsid w:val="00CA2870"/>
    <w:rsid w:val="00CA2C6A"/>
    <w:rsid w:val="00CA3189"/>
    <w:rsid w:val="00CA4FC2"/>
    <w:rsid w:val="00CA61B2"/>
    <w:rsid w:val="00CA6A06"/>
    <w:rsid w:val="00CA7CE4"/>
    <w:rsid w:val="00CB1F2B"/>
    <w:rsid w:val="00CB2BA2"/>
    <w:rsid w:val="00CB4167"/>
    <w:rsid w:val="00CB55B4"/>
    <w:rsid w:val="00CB7EEE"/>
    <w:rsid w:val="00CC0E99"/>
    <w:rsid w:val="00CC48AC"/>
    <w:rsid w:val="00CC5C18"/>
    <w:rsid w:val="00CD5044"/>
    <w:rsid w:val="00CD5E15"/>
    <w:rsid w:val="00CE06FA"/>
    <w:rsid w:val="00CE0BA8"/>
    <w:rsid w:val="00CE34E0"/>
    <w:rsid w:val="00CE50E3"/>
    <w:rsid w:val="00CE706B"/>
    <w:rsid w:val="00CE713E"/>
    <w:rsid w:val="00CF1B74"/>
    <w:rsid w:val="00CF6656"/>
    <w:rsid w:val="00CF6EED"/>
    <w:rsid w:val="00D01F3C"/>
    <w:rsid w:val="00D0344A"/>
    <w:rsid w:val="00D05823"/>
    <w:rsid w:val="00D0657E"/>
    <w:rsid w:val="00D07009"/>
    <w:rsid w:val="00D12B05"/>
    <w:rsid w:val="00D13EA5"/>
    <w:rsid w:val="00D20FC8"/>
    <w:rsid w:val="00D211B0"/>
    <w:rsid w:val="00D2484B"/>
    <w:rsid w:val="00D24EDB"/>
    <w:rsid w:val="00D31F3F"/>
    <w:rsid w:val="00D33A6B"/>
    <w:rsid w:val="00D3502F"/>
    <w:rsid w:val="00D3588B"/>
    <w:rsid w:val="00D372EC"/>
    <w:rsid w:val="00D40D25"/>
    <w:rsid w:val="00D43CC0"/>
    <w:rsid w:val="00D44E45"/>
    <w:rsid w:val="00D461A7"/>
    <w:rsid w:val="00D46A63"/>
    <w:rsid w:val="00D4724F"/>
    <w:rsid w:val="00D55000"/>
    <w:rsid w:val="00D55881"/>
    <w:rsid w:val="00D55E7A"/>
    <w:rsid w:val="00D56B03"/>
    <w:rsid w:val="00D57116"/>
    <w:rsid w:val="00D6341E"/>
    <w:rsid w:val="00D66BA9"/>
    <w:rsid w:val="00D712B6"/>
    <w:rsid w:val="00D724DD"/>
    <w:rsid w:val="00D742AD"/>
    <w:rsid w:val="00D74F97"/>
    <w:rsid w:val="00D7636F"/>
    <w:rsid w:val="00D80918"/>
    <w:rsid w:val="00D83939"/>
    <w:rsid w:val="00D83A4A"/>
    <w:rsid w:val="00D84390"/>
    <w:rsid w:val="00D84C75"/>
    <w:rsid w:val="00D84D35"/>
    <w:rsid w:val="00D869CC"/>
    <w:rsid w:val="00D9182C"/>
    <w:rsid w:val="00D936C7"/>
    <w:rsid w:val="00D93CA5"/>
    <w:rsid w:val="00D96909"/>
    <w:rsid w:val="00D97C0D"/>
    <w:rsid w:val="00DA0132"/>
    <w:rsid w:val="00DA04B5"/>
    <w:rsid w:val="00DA0FB7"/>
    <w:rsid w:val="00DA1853"/>
    <w:rsid w:val="00DA53C1"/>
    <w:rsid w:val="00DA54F1"/>
    <w:rsid w:val="00DA6067"/>
    <w:rsid w:val="00DA72A4"/>
    <w:rsid w:val="00DA7E53"/>
    <w:rsid w:val="00DB01A5"/>
    <w:rsid w:val="00DB1ACD"/>
    <w:rsid w:val="00DB20A8"/>
    <w:rsid w:val="00DC13D1"/>
    <w:rsid w:val="00DC24D2"/>
    <w:rsid w:val="00DC2791"/>
    <w:rsid w:val="00DC2C54"/>
    <w:rsid w:val="00DC32C5"/>
    <w:rsid w:val="00DC4B84"/>
    <w:rsid w:val="00DC5040"/>
    <w:rsid w:val="00DC50C9"/>
    <w:rsid w:val="00DC7E7D"/>
    <w:rsid w:val="00DD07E9"/>
    <w:rsid w:val="00DD1D5C"/>
    <w:rsid w:val="00DD5779"/>
    <w:rsid w:val="00DD6F9B"/>
    <w:rsid w:val="00DD77E0"/>
    <w:rsid w:val="00DE197D"/>
    <w:rsid w:val="00DE2D56"/>
    <w:rsid w:val="00DE2E00"/>
    <w:rsid w:val="00DE32B5"/>
    <w:rsid w:val="00DE372E"/>
    <w:rsid w:val="00DE7F5A"/>
    <w:rsid w:val="00DF1F48"/>
    <w:rsid w:val="00DF207D"/>
    <w:rsid w:val="00DF413F"/>
    <w:rsid w:val="00E0394B"/>
    <w:rsid w:val="00E06288"/>
    <w:rsid w:val="00E063C9"/>
    <w:rsid w:val="00E06798"/>
    <w:rsid w:val="00E067C5"/>
    <w:rsid w:val="00E119AF"/>
    <w:rsid w:val="00E12EEE"/>
    <w:rsid w:val="00E1716F"/>
    <w:rsid w:val="00E17AD0"/>
    <w:rsid w:val="00E20BE7"/>
    <w:rsid w:val="00E213C0"/>
    <w:rsid w:val="00E22FDA"/>
    <w:rsid w:val="00E24084"/>
    <w:rsid w:val="00E248E2"/>
    <w:rsid w:val="00E26FE5"/>
    <w:rsid w:val="00E27B95"/>
    <w:rsid w:val="00E3198D"/>
    <w:rsid w:val="00E328BA"/>
    <w:rsid w:val="00E34C80"/>
    <w:rsid w:val="00E41CBD"/>
    <w:rsid w:val="00E47472"/>
    <w:rsid w:val="00E47D46"/>
    <w:rsid w:val="00E47FEC"/>
    <w:rsid w:val="00E50CD8"/>
    <w:rsid w:val="00E51AED"/>
    <w:rsid w:val="00E521DE"/>
    <w:rsid w:val="00E53A0F"/>
    <w:rsid w:val="00E54364"/>
    <w:rsid w:val="00E56093"/>
    <w:rsid w:val="00E5719D"/>
    <w:rsid w:val="00E6009A"/>
    <w:rsid w:val="00E63AF0"/>
    <w:rsid w:val="00E64F40"/>
    <w:rsid w:val="00E6695E"/>
    <w:rsid w:val="00E70BD0"/>
    <w:rsid w:val="00E7288D"/>
    <w:rsid w:val="00E72DAF"/>
    <w:rsid w:val="00E7326A"/>
    <w:rsid w:val="00E73CB6"/>
    <w:rsid w:val="00E74F2C"/>
    <w:rsid w:val="00E82218"/>
    <w:rsid w:val="00E853EE"/>
    <w:rsid w:val="00E93DE0"/>
    <w:rsid w:val="00E9515C"/>
    <w:rsid w:val="00E9671D"/>
    <w:rsid w:val="00E96F64"/>
    <w:rsid w:val="00EA2CE8"/>
    <w:rsid w:val="00EA3BBE"/>
    <w:rsid w:val="00EA4251"/>
    <w:rsid w:val="00EA7E7A"/>
    <w:rsid w:val="00EB33B8"/>
    <w:rsid w:val="00EB6851"/>
    <w:rsid w:val="00EC1169"/>
    <w:rsid w:val="00EC334A"/>
    <w:rsid w:val="00EC36B0"/>
    <w:rsid w:val="00EC7A7F"/>
    <w:rsid w:val="00EC7CC2"/>
    <w:rsid w:val="00ED0AD7"/>
    <w:rsid w:val="00ED40E5"/>
    <w:rsid w:val="00ED4601"/>
    <w:rsid w:val="00EE1686"/>
    <w:rsid w:val="00EE1A6B"/>
    <w:rsid w:val="00EE26A8"/>
    <w:rsid w:val="00EF06A9"/>
    <w:rsid w:val="00EF1B98"/>
    <w:rsid w:val="00F062E0"/>
    <w:rsid w:val="00F0779F"/>
    <w:rsid w:val="00F07910"/>
    <w:rsid w:val="00F13755"/>
    <w:rsid w:val="00F13A2F"/>
    <w:rsid w:val="00F1693F"/>
    <w:rsid w:val="00F17944"/>
    <w:rsid w:val="00F20337"/>
    <w:rsid w:val="00F20E6A"/>
    <w:rsid w:val="00F24379"/>
    <w:rsid w:val="00F247FF"/>
    <w:rsid w:val="00F25817"/>
    <w:rsid w:val="00F30562"/>
    <w:rsid w:val="00F32CAD"/>
    <w:rsid w:val="00F40045"/>
    <w:rsid w:val="00F41020"/>
    <w:rsid w:val="00F42619"/>
    <w:rsid w:val="00F4492E"/>
    <w:rsid w:val="00F47012"/>
    <w:rsid w:val="00F470E1"/>
    <w:rsid w:val="00F51469"/>
    <w:rsid w:val="00F51A47"/>
    <w:rsid w:val="00F51BEC"/>
    <w:rsid w:val="00F530B8"/>
    <w:rsid w:val="00F55126"/>
    <w:rsid w:val="00F55E76"/>
    <w:rsid w:val="00F579F8"/>
    <w:rsid w:val="00F57D13"/>
    <w:rsid w:val="00F60E7B"/>
    <w:rsid w:val="00F60E94"/>
    <w:rsid w:val="00F63325"/>
    <w:rsid w:val="00F6528D"/>
    <w:rsid w:val="00F663A6"/>
    <w:rsid w:val="00F66560"/>
    <w:rsid w:val="00F6662B"/>
    <w:rsid w:val="00F66D04"/>
    <w:rsid w:val="00F701CE"/>
    <w:rsid w:val="00F716E9"/>
    <w:rsid w:val="00F71C7F"/>
    <w:rsid w:val="00F72975"/>
    <w:rsid w:val="00F73B56"/>
    <w:rsid w:val="00F77E9C"/>
    <w:rsid w:val="00F81120"/>
    <w:rsid w:val="00F82CB7"/>
    <w:rsid w:val="00F86626"/>
    <w:rsid w:val="00F86DFC"/>
    <w:rsid w:val="00F87480"/>
    <w:rsid w:val="00F87B20"/>
    <w:rsid w:val="00F918B4"/>
    <w:rsid w:val="00F91DD5"/>
    <w:rsid w:val="00F95000"/>
    <w:rsid w:val="00F97DEF"/>
    <w:rsid w:val="00FA113B"/>
    <w:rsid w:val="00FA16C8"/>
    <w:rsid w:val="00FA21FA"/>
    <w:rsid w:val="00FA22C9"/>
    <w:rsid w:val="00FA445D"/>
    <w:rsid w:val="00FA5302"/>
    <w:rsid w:val="00FB0A38"/>
    <w:rsid w:val="00FB13EC"/>
    <w:rsid w:val="00FB224D"/>
    <w:rsid w:val="00FB28EB"/>
    <w:rsid w:val="00FB29CB"/>
    <w:rsid w:val="00FB5066"/>
    <w:rsid w:val="00FB68C4"/>
    <w:rsid w:val="00FB77A5"/>
    <w:rsid w:val="00FB7E03"/>
    <w:rsid w:val="00FC2E66"/>
    <w:rsid w:val="00FC4A4A"/>
    <w:rsid w:val="00FC7E5F"/>
    <w:rsid w:val="00FD0162"/>
    <w:rsid w:val="00FD1BBD"/>
    <w:rsid w:val="00FD325A"/>
    <w:rsid w:val="00FD5064"/>
    <w:rsid w:val="00FE4A2D"/>
    <w:rsid w:val="00FF1C36"/>
    <w:rsid w:val="00FF2CD6"/>
    <w:rsid w:val="00FF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7F89CB00-CCCD-4453-A078-4AC12F8AD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 w:type="character" w:styleId="LineNumber">
    <w:name w:val="line number"/>
    <w:basedOn w:val="DefaultParagraphFont"/>
    <w:uiPriority w:val="99"/>
    <w:semiHidden/>
    <w:unhideWhenUsed/>
    <w:rsid w:val="00FD1B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 w:id="1231694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bahlai/dynamic_shift_detecto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2624CA-ABA1-4DE8-AD0E-E9271D435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27359</Words>
  <Characters>155947</Characters>
  <Application>Microsoft Office Word</Application>
  <DocSecurity>0</DocSecurity>
  <Lines>1299</Lines>
  <Paragraphs>365</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82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e</cp:lastModifiedBy>
  <cp:revision>3</cp:revision>
  <dcterms:created xsi:type="dcterms:W3CDTF">2019-12-03T15:23:00Z</dcterms:created>
  <dcterms:modified xsi:type="dcterms:W3CDTF">2019-12-0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q9e45SqI"/&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